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214C08C" w14:textId="33FB54B8" w:rsidR="00984682" w:rsidRPr="00695DC4" w:rsidRDefault="00984682" w:rsidP="00695DC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Toc200813607"/>
      <w:bookmarkStart w:id="1" w:name="_GoBack"/>
      <w:bookmarkEnd w:id="1"/>
      <w:r w:rsidRPr="00695DC4">
        <w:rPr>
          <w:rFonts w:ascii="Times New Roman" w:hAnsi="Times New Roman" w:cs="Times New Roman"/>
          <w:b/>
          <w:sz w:val="24"/>
          <w:szCs w:val="24"/>
        </w:rPr>
        <w:t xml:space="preserve">BAB I </w:t>
      </w:r>
      <w:r w:rsidR="005C5451" w:rsidRPr="00695DC4">
        <w:rPr>
          <w:rFonts w:ascii="Times New Roman" w:hAnsi="Times New Roman" w:cs="Times New Roman"/>
          <w:b/>
          <w:sz w:val="24"/>
          <w:szCs w:val="24"/>
        </w:rPr>
        <w:br/>
      </w:r>
      <w:r w:rsidRPr="00695DC4">
        <w:rPr>
          <w:rFonts w:ascii="Times New Roman" w:hAnsi="Times New Roman" w:cs="Times New Roman"/>
          <w:b/>
          <w:sz w:val="24"/>
          <w:szCs w:val="24"/>
        </w:rPr>
        <w:t>PENDAHULUAN</w:t>
      </w:r>
      <w:bookmarkEnd w:id="0"/>
    </w:p>
    <w:p w14:paraId="7AB090C9" w14:textId="46F7C829" w:rsidR="003759AD" w:rsidRPr="00695DC4" w:rsidRDefault="005C5451" w:rsidP="00695DC4">
      <w:pPr>
        <w:pStyle w:val="Heading2"/>
        <w:spacing w:line="480" w:lineRule="auto"/>
      </w:pPr>
      <w:bookmarkStart w:id="2" w:name="_Toc200813608"/>
      <w:r w:rsidRPr="00695DC4">
        <w:t>1.1 L</w:t>
      </w:r>
      <w:r w:rsidR="00984682" w:rsidRPr="00695DC4">
        <w:t>atar Belakang Penelitian</w:t>
      </w:r>
      <w:bookmarkEnd w:id="2"/>
    </w:p>
    <w:p w14:paraId="1A05FF5F" w14:textId="481DA9D9" w:rsidR="0095628A" w:rsidRPr="00695DC4" w:rsidRDefault="0095628A" w:rsidP="00A47794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</w:pP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Indonesia adalah salah satu negara yang memiliki banyak tumbuhan berkhasiat</w:t>
      </w:r>
      <w:r w:rsidR="00E44F88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sebagai 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obat.</w:t>
      </w:r>
      <w:r w:rsidR="00E44F88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Masyarakat 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telah mengetahui manfaat tumbuhan </w:t>
      </w:r>
      <w:r w:rsidR="00E44F88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yang berkhasiat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untuk mengatasi</w:t>
      </w:r>
      <w:r w:rsidR="009C0844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berbagai</w:t>
      </w:r>
      <w:r w:rsidR="009C0844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masalah</w:t>
      </w:r>
      <w:r w:rsidR="009C0844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kesehatan.</w:t>
      </w:r>
      <w:r w:rsidR="007B6FB4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Dalam gaya hidup modern</w:t>
      </w:r>
      <w:r w:rsidR="007A4369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</w:t>
      </w:r>
      <w:r w:rsidR="007B6FB4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masyarakat cenderung menggunakan sejumlah bahan alami 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yang bermanfaat untuk kosmetik, pengobatan, kebugaran, perawatan kesehatan, produk perawatan tubuh keseharian, dan</w:t>
      </w:r>
      <w:r w:rsidR="007A4369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</w:t>
      </w:r>
      <w:r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>makanan fungsional</w:t>
      </w:r>
      <w:r w:rsidR="00E44F88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 xml:space="preserve">(Samsul </w:t>
      </w:r>
      <w:r w:rsidRPr="007D0B6F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id-ID"/>
        </w:rPr>
        <w:t>e</w:t>
      </w:r>
      <w:r w:rsidR="009C0844" w:rsidRPr="007D0B6F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id-ID"/>
        </w:rPr>
        <w:t>t</w:t>
      </w:r>
      <w:r w:rsidRPr="007D0B6F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id-ID"/>
        </w:rPr>
        <w:t xml:space="preserve"> al</w:t>
      </w:r>
      <w:r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>.,</w:t>
      </w:r>
      <w:r w:rsidR="00EB3EA8"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>2022).</w:t>
      </w:r>
    </w:p>
    <w:p w14:paraId="67243E29" w14:textId="5A5A0585" w:rsidR="003759AD" w:rsidRPr="00695DC4" w:rsidRDefault="007A4369" w:rsidP="00A477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Merawat kulit sangat penting karena kulit merupakan lapisan pelindung tubuh dari polusi lingkungan terutama sinar </w:t>
      </w:r>
      <w:r w:rsidRPr="00695DC4">
        <w:rPr>
          <w:rFonts w:ascii="Times New Roman" w:hAnsi="Times New Roman" w:cs="Times New Roman"/>
          <w:i/>
          <w:iCs/>
          <w:sz w:val="24"/>
          <w:szCs w:val="24"/>
          <w:lang w:val="id-ID"/>
        </w:rPr>
        <w:t>ultraviolet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(UV) yang dapat menyebabkan masalah kulit seperti jerawat, keriput, penuaan dini, dan pori-pori kulit yang membesar </w:t>
      </w:r>
      <w:r w:rsidR="00660709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(Haryono </w:t>
      </w:r>
      <w:r w:rsidR="00660709" w:rsidRPr="007D0B6F">
        <w:rPr>
          <w:rFonts w:ascii="Times New Roman" w:hAnsi="Times New Roman" w:cs="Times New Roman"/>
          <w:i/>
          <w:iCs/>
          <w:sz w:val="24"/>
          <w:szCs w:val="24"/>
          <w:lang w:val="id-ID"/>
        </w:rPr>
        <w:t>et al</w:t>
      </w:r>
      <w:r w:rsidR="007B6FB4" w:rsidRPr="00695DC4">
        <w:rPr>
          <w:rFonts w:ascii="Times New Roman" w:hAnsi="Times New Roman" w:cs="Times New Roman"/>
          <w:sz w:val="24"/>
          <w:szCs w:val="24"/>
          <w:lang w:val="id-ID"/>
        </w:rPr>
        <w:t>.</w:t>
      </w:r>
      <w:r w:rsidR="00660709" w:rsidRPr="00695DC4">
        <w:rPr>
          <w:rFonts w:ascii="Times New Roman" w:hAnsi="Times New Roman" w:cs="Times New Roman"/>
          <w:sz w:val="24"/>
          <w:szCs w:val="24"/>
          <w:lang w:val="id-ID"/>
        </w:rPr>
        <w:t>,</w:t>
      </w:r>
      <w:r w:rsidR="00EB3EA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660709" w:rsidRPr="00695DC4">
        <w:rPr>
          <w:rFonts w:ascii="Times New Roman" w:hAnsi="Times New Roman" w:cs="Times New Roman"/>
          <w:sz w:val="24"/>
          <w:szCs w:val="24"/>
          <w:lang w:val="id-ID"/>
        </w:rPr>
        <w:t>2021)</w:t>
      </w:r>
      <w:r w:rsidR="00243358" w:rsidRPr="00695DC4">
        <w:rPr>
          <w:rFonts w:ascii="Times New Roman" w:hAnsi="Times New Roman" w:cs="Times New Roman"/>
          <w:sz w:val="24"/>
          <w:szCs w:val="24"/>
          <w:lang w:val="id-ID"/>
        </w:rPr>
        <w:t>.</w:t>
      </w:r>
      <w:bookmarkStart w:id="3" w:name="_Hlk199682556"/>
      <w:r w:rsidR="009351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1259" w:rsidRPr="00695DC4">
        <w:rPr>
          <w:rFonts w:ascii="Times New Roman" w:hAnsi="Times New Roman" w:cs="Times New Roman"/>
          <w:sz w:val="24"/>
          <w:szCs w:val="24"/>
          <w:lang w:val="id-ID"/>
        </w:rPr>
        <w:t>Kesehatan kulit merupakan aspek penting dari estetika</w:t>
      </w:r>
      <w:r w:rsidR="004B7FFD" w:rsidRPr="00695DC4">
        <w:rPr>
          <w:rFonts w:ascii="Times New Roman" w:hAnsi="Times New Roman" w:cs="Times New Roman"/>
          <w:sz w:val="24"/>
          <w:szCs w:val="24"/>
          <w:lang w:val="id-ID"/>
        </w:rPr>
        <w:t>. D</w:t>
      </w:r>
      <w:r w:rsidR="004C707E" w:rsidRPr="00695DC4">
        <w:rPr>
          <w:rFonts w:ascii="Times New Roman" w:hAnsi="Times New Roman" w:cs="Times New Roman"/>
          <w:sz w:val="24"/>
          <w:szCs w:val="24"/>
          <w:lang w:val="id-ID"/>
        </w:rPr>
        <w:t>ermatologis dan ilmuwan telah mengembangkan teknik d</w:t>
      </w:r>
      <w:r w:rsidR="004B7FFD" w:rsidRPr="00695DC4">
        <w:rPr>
          <w:rFonts w:ascii="Times New Roman" w:hAnsi="Times New Roman" w:cs="Times New Roman"/>
          <w:sz w:val="24"/>
          <w:szCs w:val="24"/>
          <w:lang w:val="id-ID"/>
        </w:rPr>
        <w:t>engan menggunakan</w:t>
      </w:r>
      <w:r w:rsidR="004C707E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bahan baru untuk menjaga kulit </w:t>
      </w:r>
      <w:r w:rsidR="007D0B6F">
        <w:rPr>
          <w:rFonts w:ascii="Times New Roman" w:hAnsi="Times New Roman" w:cs="Times New Roman"/>
          <w:sz w:val="24"/>
          <w:szCs w:val="24"/>
          <w:lang w:val="id-ID"/>
        </w:rPr>
        <w:t xml:space="preserve">agar </w:t>
      </w:r>
      <w:r w:rsidR="004C707E" w:rsidRPr="00695DC4">
        <w:rPr>
          <w:rFonts w:ascii="Times New Roman" w:hAnsi="Times New Roman" w:cs="Times New Roman"/>
          <w:sz w:val="24"/>
          <w:szCs w:val="24"/>
          <w:lang w:val="id-ID"/>
        </w:rPr>
        <w:t>tetap lembap dan menghilangkan sebum pada kulit.</w:t>
      </w:r>
      <w:r w:rsidR="004C707E" w:rsidRPr="00695DC4">
        <w:rPr>
          <w:rFonts w:ascii="Times New Roman" w:eastAsia="Times New Roman" w:hAnsi="Times New Roman" w:cs="Times New Roman"/>
          <w:kern w:val="0"/>
          <w:sz w:val="24"/>
          <w:szCs w:val="24"/>
          <w:lang w:val="id-ID" w:eastAsia="en-ID"/>
          <w14:ligatures w14:val="none"/>
        </w:rPr>
        <w:t xml:space="preserve"> </w:t>
      </w:r>
      <w:r w:rsidR="004C707E" w:rsidRPr="00695DC4">
        <w:rPr>
          <w:rFonts w:ascii="Times New Roman" w:hAnsi="Times New Roman" w:cs="Times New Roman"/>
          <w:sz w:val="24"/>
          <w:szCs w:val="24"/>
          <w:lang w:val="id-ID"/>
        </w:rPr>
        <w:t>Kosmetik wajah digunakan dengan benar untuk menjaga kulit sehat (</w:t>
      </w:r>
      <w:r w:rsidR="0008717B" w:rsidRPr="00695DC4">
        <w:rPr>
          <w:rFonts w:ascii="Times New Roman" w:hAnsi="Times New Roman" w:cs="Times New Roman"/>
          <w:sz w:val="24"/>
          <w:szCs w:val="24"/>
          <w:lang w:val="id-ID"/>
        </w:rPr>
        <w:t>Sasi dan Kusumastuti</w:t>
      </w:r>
      <w:r w:rsidR="00EA06C5" w:rsidRPr="00695DC4">
        <w:rPr>
          <w:rFonts w:ascii="Times New Roman" w:hAnsi="Times New Roman" w:cs="Times New Roman"/>
          <w:sz w:val="24"/>
          <w:szCs w:val="24"/>
          <w:lang w:val="id-ID"/>
        </w:rPr>
        <w:t>,</w:t>
      </w:r>
      <w:r w:rsidR="004C707E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2022).</w:t>
      </w:r>
    </w:p>
    <w:bookmarkEnd w:id="3"/>
    <w:p w14:paraId="5A55C7F6" w14:textId="74780C51" w:rsidR="007A05F4" w:rsidRPr="00695DC4" w:rsidRDefault="00862B67" w:rsidP="00A477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95DC4">
        <w:rPr>
          <w:rFonts w:ascii="Times New Roman" w:hAnsi="Times New Roman" w:cs="Times New Roman"/>
          <w:sz w:val="24"/>
          <w:szCs w:val="24"/>
          <w:lang w:val="id-ID"/>
        </w:rPr>
        <w:lastRenderedPageBreak/>
        <w:t>Kosmetik</w:t>
      </w:r>
      <w:r w:rsidR="00B856D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7A419E" w:rsidRPr="00695DC4">
        <w:rPr>
          <w:rFonts w:ascii="Times New Roman" w:hAnsi="Times New Roman" w:cs="Times New Roman"/>
          <w:sz w:val="24"/>
          <w:szCs w:val="24"/>
          <w:lang w:val="id-ID"/>
        </w:rPr>
        <w:t>merupakan</w:t>
      </w:r>
      <w:r w:rsidR="0024335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bahan </w:t>
      </w:r>
      <w:r w:rsidR="0024335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yang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digunakan secara topikal </w:t>
      </w:r>
      <w:r w:rsidR="007A419E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untuk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melindungi kulit dari sinar</w:t>
      </w:r>
      <w:r w:rsidR="0024335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i/>
          <w:iCs/>
          <w:sz w:val="24"/>
          <w:szCs w:val="24"/>
          <w:lang w:val="id-ID"/>
        </w:rPr>
        <w:t>ultraviolet</w:t>
      </w:r>
      <w:r w:rsidR="0024335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(UV)</w:t>
      </w:r>
      <w:r w:rsidR="00B856D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7A05F4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yang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memperlambat munculnya kerutan, menjaga</w:t>
      </w:r>
      <w:r w:rsidR="0024335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komposisi cairan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pada</w:t>
      </w:r>
      <w:r w:rsidR="00243358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kulit,</w:t>
      </w:r>
      <w:r w:rsidR="002A249A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menghilangkan kotoran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pada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kulit,</w:t>
      </w:r>
      <w:r w:rsidR="002A249A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meningkatkan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percaya dir</w:t>
      </w:r>
      <w:r w:rsidR="00B856D8" w:rsidRPr="00695DC4">
        <w:rPr>
          <w:rFonts w:ascii="Times New Roman" w:hAnsi="Times New Roman" w:cs="Times New Roman"/>
          <w:sz w:val="24"/>
          <w:szCs w:val="24"/>
          <w:lang w:val="id-ID"/>
        </w:rPr>
        <w:t>i dan meningkatkan penampilan</w:t>
      </w:r>
      <w:r w:rsidR="00EC0459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Pemakaian</w:t>
      </w:r>
      <w:r w:rsidR="00426D7C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>kosmetika dikalangan masyarakat</w:t>
      </w:r>
      <w:r w:rsidR="00CF644B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426D7C" w:rsidRPr="00695DC4">
        <w:rPr>
          <w:rFonts w:ascii="Times New Roman" w:hAnsi="Times New Roman" w:cs="Times New Roman"/>
          <w:sz w:val="24"/>
          <w:szCs w:val="24"/>
          <w:lang w:val="id-ID"/>
        </w:rPr>
        <w:t>Indo</w:t>
      </w:r>
      <w:r w:rsidR="007A419E" w:rsidRPr="00695DC4">
        <w:rPr>
          <w:rFonts w:ascii="Times New Roman" w:hAnsi="Times New Roman" w:cs="Times New Roman"/>
          <w:sz w:val="24"/>
          <w:szCs w:val="24"/>
          <w:lang w:val="id-ID"/>
        </w:rPr>
        <w:t>nesia</w:t>
      </w:r>
      <w:r w:rsidR="00426D7C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semakin mengalami peningkatan baik dari segi  penjualan</w:t>
      </w:r>
      <w:r w:rsidR="007D0B6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426D7C" w:rsidRPr="00695DC4">
        <w:rPr>
          <w:rFonts w:ascii="Times New Roman" w:hAnsi="Times New Roman" w:cs="Times New Roman"/>
          <w:sz w:val="24"/>
          <w:szCs w:val="24"/>
          <w:lang w:val="id-ID"/>
        </w:rPr>
        <w:t>maupun bentuk.</w:t>
      </w:r>
    </w:p>
    <w:p w14:paraId="46BF3731" w14:textId="2CA235EA" w:rsidR="00CF644B" w:rsidRPr="00695DC4" w:rsidRDefault="00426D7C" w:rsidP="00A477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>Kosmetik</w:t>
      </w:r>
      <w:r w:rsidR="007D0B6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>kini</w:t>
      </w:r>
      <w:r w:rsidR="007D0B6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>dianggap sebagai kebutuhan untuk tetap tampil sehat, bugar, dan menarik. Bahan kosmetik yang diformulasikan dari bahan-bahan alami dapat meningkatkan kenyamanan konsumen dan menjadikannya lebih diterima masyarakat</w:t>
      </w:r>
      <w:r w:rsidR="004B7FFD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CF644B" w:rsidRPr="00695DC4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AB4BDD" w:rsidRPr="00695DC4">
        <w:rPr>
          <w:rFonts w:ascii="Times New Roman" w:hAnsi="Times New Roman" w:cs="Times New Roman"/>
          <w:sz w:val="24"/>
          <w:szCs w:val="24"/>
          <w:lang w:val="id-ID"/>
        </w:rPr>
        <w:t>Pratiwi &amp; Wahdaningsih, 2018</w:t>
      </w:r>
      <w:r w:rsidR="00CF644B" w:rsidRPr="00695DC4">
        <w:rPr>
          <w:rFonts w:ascii="Times New Roman" w:hAnsi="Times New Roman" w:cs="Times New Roman"/>
          <w:sz w:val="24"/>
          <w:szCs w:val="24"/>
          <w:lang w:val="id-ID"/>
        </w:rPr>
        <w:t>).</w:t>
      </w:r>
    </w:p>
    <w:p w14:paraId="1FE136A0" w14:textId="7EFBD1BA" w:rsidR="00F567E5" w:rsidRPr="00695DC4" w:rsidRDefault="00EC0459" w:rsidP="00A477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>Salah satu kosmetik yang dapat membantu mengatasi kulit kering dan kusam adalah masker wajah karena mengandung bahan-bahan yang melembabkan kulit. Selain melembabkan kulit</w:t>
      </w:r>
      <w:r w:rsidR="00765725"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 xml:space="preserve">masker wajah juga memiliki beberapa manfaat lain seperti melembutkan kulit, membuka pori-pori yang tersumbat oleh kotoran dan residu kosmetik yang tidak dapat dihilangkan dengan pembersih biasa serta dapat mengangkat sel kulit mati (Arman </w:t>
      </w:r>
      <w:r w:rsidRPr="007D0B6F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id-ID"/>
        </w:rPr>
        <w:t>et al</w:t>
      </w:r>
      <w:r w:rsidRPr="00695DC4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>., 2021).</w:t>
      </w:r>
      <w:r w:rsidR="0093511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583296"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Masker gel adalah jenis sediaan yang paling cocok karena lebih mudah digunakan dan menyebar lebih cepat karena tidak berminyak, mudah dicuci, elastis, tidak menyumbat </w:t>
      </w:r>
      <w:r w:rsidR="00583296" w:rsidRPr="00695DC4">
        <w:rPr>
          <w:rFonts w:ascii="Times New Roman" w:hAnsi="Times New Roman" w:cs="Times New Roman"/>
          <w:sz w:val="24"/>
          <w:szCs w:val="24"/>
          <w:lang w:val="id-ID"/>
        </w:rPr>
        <w:lastRenderedPageBreak/>
        <w:t xml:space="preserve">pori-pori. Selain itu, masker gel menyejukkan dan mudah berpenetrasi dengan kulit 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(Daswi, </w:t>
      </w:r>
      <w:r w:rsidRPr="007D0B6F">
        <w:rPr>
          <w:rFonts w:ascii="Times New Roman" w:hAnsi="Times New Roman" w:cs="Times New Roman"/>
          <w:i/>
          <w:iCs/>
          <w:sz w:val="24"/>
          <w:szCs w:val="24"/>
          <w:lang w:val="id-ID"/>
        </w:rPr>
        <w:t>et al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., 2018). </w:t>
      </w:r>
    </w:p>
    <w:p w14:paraId="14543DB6" w14:textId="0C4F46A9" w:rsidR="00B50C94" w:rsidRDefault="00B50C94" w:rsidP="00B50C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</w:pPr>
      <w:r w:rsidRPr="00B50C94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Kekayaan keanekaragaman hayati merupakan bagian dari sumber daya produktif dan juga sebagai sumber dari tumbuhan yang dapat dimanfaatkan sebagai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</w:t>
      </w:r>
      <w:r w:rsidRPr="00B50C94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obat bagi Masyarakat (Siboro, 2019). Hal tersebut menjadi dasar terus digalinya potensi dari tumbuhan- tumbuhan obat. Salah satunya jambu nasi-nasi (Syzygium zeylanicum L.), secara tradisional jambu nasi-nasi telah digunakan untuk mengobati beberapa penyakit seperti radang sendi, demam, dan diketahui memiliki antioksidan, antiinflamasi, dan antimikroba, tetapi studi ilmiah mengenai jambu nasi-nasi sangat terbatas (Prasad.</w:t>
      </w:r>
      <w:r w:rsidRPr="00B50C94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fi-FI"/>
        </w:rPr>
        <w:t xml:space="preserve"> et al</w:t>
      </w:r>
      <w:r w:rsidRPr="00B50C94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, 2022)</w:t>
      </w:r>
    </w:p>
    <w:p w14:paraId="489D2093" w14:textId="510DBBC4" w:rsidR="00077F6D" w:rsidRPr="00695DC4" w:rsidRDefault="00077F6D" w:rsidP="00A477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Hasil penelitian </w:t>
      </w:r>
      <w:r w:rsidRPr="00695DC4">
        <w:rPr>
          <w:rFonts w:ascii="Times New Roman" w:hAnsi="Times New Roman" w:cs="Times New Roman"/>
          <w:sz w:val="24"/>
          <w:szCs w:val="24"/>
        </w:rPr>
        <w:fldChar w:fldCharType="begin"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instrText xml:space="preserve"> ADDIN ZOTERO_ITEM CSL_CITATION {"citationID":"bKEmIEfT","properties":{"formattedCitation":"(Syarifah et al., 2021)","plainCitation":"(Syarifah et al., 2021)","noteIndex":0},"citationItems":[{"id":438,"uris":["http://zotero.org/users/local/lZXBrS9K/items/6YMVMLRK"],"itemData":{"id":438,"type":"article-journal","container-title":"Biodiversitas Journal of Biological Diversity","issue":"10","source":"Google Scholar","title":"Diversity of endophytic fungi from the root bark of Syzygium zeylanicum, and the antibacterial activity of fungal extracts, and secondary metabolite","URL":"https://smujo.id/biodiv/article/view/9344","volume":"22","author":[{"family":"Syarifah","given":"Syarifah"},{"family":"Elfita","given":"Elfita"},{"family":"Widjajanti","given":"Hary"},{"family":"Setiawan","given":"Arum"},{"family":"Kurniawati","given":"Alfia R."}],"accessed":{"date-parts":[["2025",3,20]]},"issued":{"date-parts":[["2021"]]}}}],"schema":"https://github.com/citation-style-language/schema/raw/master/csl-citation.json"} </w:instrText>
      </w:r>
      <w:r w:rsidRPr="00695DC4">
        <w:rPr>
          <w:rFonts w:ascii="Times New Roman" w:hAnsi="Times New Roman" w:cs="Times New Roman"/>
          <w:sz w:val="24"/>
          <w:szCs w:val="24"/>
        </w:rPr>
        <w:fldChar w:fldCharType="separate"/>
      </w:r>
      <w:r w:rsidRPr="00695DC4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(Syarifah </w:t>
      </w:r>
      <w:r w:rsidRPr="0057783D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et al</w:t>
      </w:r>
      <w:r w:rsidRPr="00695DC4">
        <w:rPr>
          <w:rFonts w:ascii="Times New Roman" w:hAnsi="Times New Roman" w:cs="Times New Roman"/>
          <w:noProof/>
          <w:sz w:val="24"/>
          <w:szCs w:val="24"/>
          <w:lang w:val="fi-FI"/>
        </w:rPr>
        <w:t>., 2021)</w:t>
      </w:r>
      <w:r w:rsidRPr="00695DC4">
        <w:rPr>
          <w:rFonts w:ascii="Times New Roman" w:hAnsi="Times New Roman" w:cs="Times New Roman"/>
          <w:sz w:val="24"/>
          <w:szCs w:val="24"/>
        </w:rPr>
        <w:fldChar w:fldCharType="end"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, menyatakan pada penelitiannya ditemukan senyawa antibakteri p-hidroksi benzaldehida dari jamur endofit yang diisolasi dari kulit akar 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. Senyawa p-hidroksi benzaldehida ini juga diproduksi oleh inangnya.</w:t>
      </w:r>
      <w:r w:rsidR="001158C8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Hasil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penelitian </w:t>
      </w:r>
      <w:r w:rsidRPr="00695DC4">
        <w:rPr>
          <w:rFonts w:ascii="Times New Roman" w:hAnsi="Times New Roman" w:cs="Times New Roman"/>
          <w:sz w:val="24"/>
          <w:szCs w:val="24"/>
        </w:rPr>
        <w:fldChar w:fldCharType="begin"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instrText xml:space="preserve"> ADDIN ZOTERO_ITEM CSL_CITATION {"citationID":"HwVpdqbg","properties":{"formattedCitation":"(Widjajanti et al., 2022)","plainCitation":"(Widjajanti et al., 2022)","noteIndex":0},"citationItems":[{"id":430,"uris":["http://zotero.org/users/local/lZXBrS9K/items/RXEQ7J98"],"itemData":{"id":430,"type":"article-journal","container-title":"Science and Technology Indonesia","issue":"3","page":"303–312","source":"Google Scholar","title":"Antioxidant and antibacterial activities of endophytic fungi extracts of Syzygium zeylanicum","volume":"7","author":[{"family":"Widjajanti","given":"Hary"},{"family":"Setiawan","given":"Arum"},{"family":"Kurniawati","given":"Alfia Rahma"}],"issued":{"date-parts":[["2022"]]}}}],"schema":"https://github.com/citation-style-language/schema/raw/master/csl-citation.json"} </w:instrText>
      </w:r>
      <w:r w:rsidRPr="00695DC4">
        <w:rPr>
          <w:rFonts w:ascii="Times New Roman" w:hAnsi="Times New Roman" w:cs="Times New Roman"/>
          <w:sz w:val="24"/>
          <w:szCs w:val="24"/>
        </w:rPr>
        <w:fldChar w:fldCharType="separate"/>
      </w:r>
      <w:r w:rsidRPr="00695DC4">
        <w:rPr>
          <w:rFonts w:ascii="Times New Roman" w:hAnsi="Times New Roman" w:cs="Times New Roman"/>
          <w:noProof/>
          <w:sz w:val="24"/>
          <w:szCs w:val="24"/>
          <w:lang w:val="fi-FI"/>
        </w:rPr>
        <w:t>(Widjajanti</w:t>
      </w:r>
      <w:r w:rsidR="0057783D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 </w:t>
      </w:r>
      <w:r w:rsidRPr="0057783D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et al</w:t>
      </w:r>
      <w:r w:rsidRPr="00695DC4">
        <w:rPr>
          <w:rFonts w:ascii="Times New Roman" w:hAnsi="Times New Roman" w:cs="Times New Roman"/>
          <w:noProof/>
          <w:sz w:val="24"/>
          <w:szCs w:val="24"/>
          <w:lang w:val="fi-FI"/>
        </w:rPr>
        <w:t>., 2022)</w:t>
      </w:r>
      <w:r w:rsidRPr="00695DC4">
        <w:rPr>
          <w:rFonts w:ascii="Times New Roman" w:hAnsi="Times New Roman" w:cs="Times New Roman"/>
          <w:sz w:val="24"/>
          <w:szCs w:val="24"/>
        </w:rPr>
        <w:fldChar w:fldCharType="end"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, melaporkan potensi bioaktif jamur endofit dari bagian lain tanaman 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, yaitu daun dan kulit batang. Tanaman 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ini telah digunakan oleh masyarakat di Indonesia sebagai tanaman obat yang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lastRenderedPageBreak/>
        <w:t xml:space="preserve">terkait dengan </w:t>
      </w:r>
      <w:r w:rsidR="006A0186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senyawa fitokimia seperti alkaloid, glikosida, flavonoid, 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t</w:t>
      </w:r>
      <w:r w:rsidR="006A0186" w:rsidRPr="00695DC4">
        <w:rPr>
          <w:rFonts w:ascii="Times New Roman" w:hAnsi="Times New Roman" w:cs="Times New Roman"/>
          <w:sz w:val="24"/>
          <w:szCs w:val="24"/>
          <w:lang w:val="fi-FI"/>
        </w:rPr>
        <w:t>anin dan steroid yang memiliki aktivitas bioaktif, termasuk sifat antioksidan yang kuat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. </w:t>
      </w:r>
      <w:r w:rsidR="001158C8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Hasil penelitian (Mayasani </w:t>
      </w:r>
      <w:r w:rsidR="001158C8" w:rsidRPr="008355D2">
        <w:rPr>
          <w:rFonts w:ascii="Times New Roman" w:hAnsi="Times New Roman" w:cs="Times New Roman"/>
          <w:i/>
          <w:iCs/>
          <w:sz w:val="24"/>
          <w:szCs w:val="24"/>
          <w:lang w:val="fi-FI"/>
        </w:rPr>
        <w:t>et al</w:t>
      </w:r>
      <w:r w:rsidR="001158C8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., 2019), </w:t>
      </w:r>
      <w:r w:rsidR="00E778C1" w:rsidRPr="00695DC4">
        <w:rPr>
          <w:rFonts w:ascii="Times New Roman" w:hAnsi="Times New Roman" w:cs="Times New Roman"/>
          <w:sz w:val="24"/>
          <w:szCs w:val="24"/>
          <w:lang w:val="fi-FI"/>
        </w:rPr>
        <w:t>m</w:t>
      </w:r>
      <w:r w:rsidR="001158C8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enyatakan bahwa </w:t>
      </w:r>
      <w:r w:rsidR="003B68E6" w:rsidRPr="00695DC4">
        <w:rPr>
          <w:rFonts w:ascii="Times New Roman" w:hAnsi="Times New Roman" w:cs="Times New Roman"/>
          <w:sz w:val="24"/>
          <w:szCs w:val="24"/>
          <w:lang w:val="fi-FI"/>
        </w:rPr>
        <w:t>ekstrak etanol daun nasi-nasi</w:t>
      </w:r>
      <w:r w:rsidR="00AF31AC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yang telah digunakan oleh masyarakat lokal Bangka Belitung </w:t>
      </w:r>
      <w:r w:rsidR="003B68E6" w:rsidRPr="00695DC4">
        <w:rPr>
          <w:rFonts w:ascii="Times New Roman" w:hAnsi="Times New Roman" w:cs="Times New Roman"/>
          <w:sz w:val="24"/>
          <w:szCs w:val="24"/>
          <w:lang w:val="fi-FI"/>
        </w:rPr>
        <w:t>mengandung senyawa aktif fenol, hidrokuinon, flavonoid, steroid, antibakteri dan antioksidan</w:t>
      </w:r>
      <w:r w:rsidR="00AF31AC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untuk mengobati diare, sakit kepala dan demam.</w:t>
      </w:r>
      <w:r w:rsidR="003B68E6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Sehingga pada penelitian ini saya ingin meneliti bagian lain dari tumbuhan jambu nasi-nasi yang memiliki khasiat yakni buah jambu nasi-nasi.</w:t>
      </w:r>
    </w:p>
    <w:p w14:paraId="255BB59E" w14:textId="2821A112" w:rsidR="00451C9A" w:rsidRPr="00695DC4" w:rsidRDefault="00801DBB" w:rsidP="00A477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>Berdasarkan uraian tersebut, penulis tertarik untuk membuat sediaan kosmetik dalam</w:t>
      </w:r>
      <w:r w:rsidRPr="00695DC4">
        <w:rPr>
          <w:rFonts w:ascii="Times New Roman" w:hAnsi="Times New Roman" w:cs="Times New Roman"/>
          <w:spacing w:val="-9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bentuk</w:t>
      </w:r>
      <w:r w:rsidRPr="00695DC4">
        <w:rPr>
          <w:rFonts w:ascii="Times New Roman" w:hAnsi="Times New Roman" w:cs="Times New Roman"/>
          <w:spacing w:val="-4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sediaan</w:t>
      </w:r>
      <w:r w:rsidRPr="00695DC4">
        <w:rPr>
          <w:rFonts w:ascii="Times New Roman" w:hAnsi="Times New Roman" w:cs="Times New Roman"/>
          <w:spacing w:val="-9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masker gel</w:t>
      </w:r>
      <w:r w:rsidR="00077F6D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d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engan</w:t>
      </w:r>
      <w:r w:rsidRPr="00695DC4">
        <w:rPr>
          <w:rFonts w:ascii="Times New Roman" w:hAnsi="Times New Roman" w:cs="Times New Roman"/>
          <w:spacing w:val="-4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menggunakan</w:t>
      </w:r>
      <w:r w:rsidRPr="00695DC4">
        <w:rPr>
          <w:rFonts w:ascii="Times New Roman" w:hAnsi="Times New Roman" w:cs="Times New Roman"/>
          <w:spacing w:val="-9"/>
          <w:sz w:val="24"/>
          <w:szCs w:val="24"/>
          <w:lang w:val="fi-FI"/>
        </w:rPr>
        <w:t xml:space="preserve"> 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e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kstrak</w:t>
      </w:r>
      <w:r w:rsidRPr="00695DC4">
        <w:rPr>
          <w:rFonts w:ascii="Times New Roman" w:hAnsi="Times New Roman" w:cs="Times New Roman"/>
          <w:spacing w:val="-4"/>
          <w:sz w:val="24"/>
          <w:szCs w:val="24"/>
          <w:lang w:val="fi-FI"/>
        </w:rPr>
        <w:t xml:space="preserve"> </w:t>
      </w:r>
      <w:r w:rsidR="00077F6D" w:rsidRPr="00695DC4">
        <w:rPr>
          <w:rFonts w:ascii="Times New Roman" w:hAnsi="Times New Roman" w:cs="Times New Roman"/>
          <w:spacing w:val="-4"/>
          <w:sz w:val="24"/>
          <w:szCs w:val="24"/>
          <w:lang w:val="fi-FI"/>
        </w:rPr>
        <w:t xml:space="preserve">buah 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j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ambu 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n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asi-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na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si (</w:t>
      </w:r>
      <w:r w:rsidR="008518B0" w:rsidRPr="008518B0">
        <w:rPr>
          <w:rFonts w:ascii="Times New Roman" w:hAnsi="Times New Roman" w:cs="Times New Roman"/>
          <w:i/>
          <w:sz w:val="24"/>
          <w:szCs w:val="24"/>
          <w:lang w:val="fi-FI"/>
        </w:rPr>
        <w:t>Syzygium zeylanicum</w:t>
      </w:r>
      <w:r w:rsidR="000F1BC6" w:rsidRPr="00695DC4">
        <w:rPr>
          <w:rFonts w:ascii="Times New Roman" w:hAnsi="Times New Roman" w:cs="Times New Roman"/>
          <w:iCs/>
          <w:sz w:val="24"/>
          <w:szCs w:val="24"/>
          <w:lang w:val="fi-FI"/>
        </w:rPr>
        <w:t xml:space="preserve"> L</w:t>
      </w:r>
      <w:r w:rsidR="00104749" w:rsidRPr="00695DC4">
        <w:rPr>
          <w:rFonts w:ascii="Times New Roman" w:hAnsi="Times New Roman" w:cs="Times New Roman"/>
          <w:i/>
          <w:sz w:val="24"/>
          <w:szCs w:val="24"/>
          <w:lang w:val="fi-FI"/>
        </w:rPr>
        <w:t>.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) sebagai pelembab kulit. Tujuannya</w:t>
      </w:r>
      <w:r w:rsidRPr="00695DC4">
        <w:rPr>
          <w:rFonts w:ascii="Times New Roman" w:hAnsi="Times New Roman" w:cs="Times New Roman"/>
          <w:spacing w:val="-9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adalah</w:t>
      </w:r>
      <w:r w:rsidRPr="00695DC4">
        <w:rPr>
          <w:rFonts w:ascii="Times New Roman" w:hAnsi="Times New Roman" w:cs="Times New Roman"/>
          <w:spacing w:val="-13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untuk</w:t>
      </w:r>
      <w:r w:rsidRPr="00695DC4">
        <w:rPr>
          <w:rFonts w:ascii="Times New Roman" w:hAnsi="Times New Roman" w:cs="Times New Roman"/>
          <w:spacing w:val="-9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melihat</w:t>
      </w:r>
      <w:r w:rsidRPr="00695DC4">
        <w:rPr>
          <w:rFonts w:ascii="Times New Roman" w:hAnsi="Times New Roman" w:cs="Times New Roman"/>
          <w:spacing w:val="-4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apakah</w:t>
      </w:r>
      <w:r w:rsidRPr="00695DC4">
        <w:rPr>
          <w:rFonts w:ascii="Times New Roman" w:hAnsi="Times New Roman" w:cs="Times New Roman"/>
          <w:spacing w:val="-13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ekstrak </w:t>
      </w:r>
      <w:r w:rsidR="006A0186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buah 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j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ambu 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n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asi-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>n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asi dapat</w:t>
      </w:r>
      <w:r w:rsidRPr="00695DC4">
        <w:rPr>
          <w:rFonts w:ascii="Times New Roman" w:hAnsi="Times New Roman" w:cs="Times New Roman"/>
          <w:spacing w:val="-3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dijadikan</w:t>
      </w:r>
      <w:r w:rsidRPr="00695DC4">
        <w:rPr>
          <w:rFonts w:ascii="Times New Roman" w:hAnsi="Times New Roman" w:cs="Times New Roman"/>
          <w:spacing w:val="-12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sediaan</w:t>
      </w:r>
      <w:r w:rsidRPr="00695DC4">
        <w:rPr>
          <w:rFonts w:ascii="Times New Roman" w:hAnsi="Times New Roman" w:cs="Times New Roman"/>
          <w:spacing w:val="-12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dalam</w:t>
      </w:r>
      <w:r w:rsidRPr="00695DC4">
        <w:rPr>
          <w:rFonts w:ascii="Times New Roman" w:hAnsi="Times New Roman" w:cs="Times New Roman"/>
          <w:spacing w:val="-11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bentuk</w:t>
      </w:r>
      <w:r w:rsidRPr="00695DC4">
        <w:rPr>
          <w:rFonts w:ascii="Times New Roman" w:hAnsi="Times New Roman" w:cs="Times New Roman"/>
          <w:spacing w:val="-3"/>
          <w:sz w:val="24"/>
          <w:szCs w:val="24"/>
          <w:lang w:val="fi-FI"/>
        </w:rPr>
        <w:t xml:space="preserve"> </w:t>
      </w:r>
      <w:r w:rsidR="005B6BC8" w:rsidRPr="00695DC4">
        <w:rPr>
          <w:rFonts w:ascii="Times New Roman" w:hAnsi="Times New Roman" w:cs="Times New Roman"/>
          <w:iCs/>
          <w:sz w:val="24"/>
          <w:szCs w:val="24"/>
          <w:lang w:val="fi-FI"/>
        </w:rPr>
        <w:t>m</w:t>
      </w:r>
      <w:r w:rsidRPr="00695DC4">
        <w:rPr>
          <w:rFonts w:ascii="Times New Roman" w:hAnsi="Times New Roman" w:cs="Times New Roman"/>
          <w:iCs/>
          <w:sz w:val="24"/>
          <w:szCs w:val="24"/>
          <w:lang w:val="fi-FI"/>
        </w:rPr>
        <w:t>asker gel</w:t>
      </w:r>
      <w:r w:rsidRPr="00695DC4">
        <w:rPr>
          <w:rFonts w:ascii="Times New Roman" w:hAnsi="Times New Roman" w:cs="Times New Roman"/>
          <w:i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dan</w:t>
      </w:r>
      <w:r w:rsidRPr="00695DC4">
        <w:rPr>
          <w:rFonts w:ascii="Times New Roman" w:hAnsi="Times New Roman" w:cs="Times New Roman"/>
          <w:spacing w:val="-7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membuktikan</w:t>
      </w:r>
      <w:r w:rsidRPr="00695DC4">
        <w:rPr>
          <w:rFonts w:ascii="Times New Roman" w:hAnsi="Times New Roman" w:cs="Times New Roman"/>
          <w:spacing w:val="-6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bahwa</w:t>
      </w:r>
      <w:r w:rsidRPr="00695DC4">
        <w:rPr>
          <w:rFonts w:ascii="Times New Roman" w:hAnsi="Times New Roman" w:cs="Times New Roman"/>
          <w:spacing w:val="-8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sediaan </w:t>
      </w:r>
      <w:r w:rsidR="005B6BC8" w:rsidRPr="00695DC4">
        <w:rPr>
          <w:rFonts w:ascii="Times New Roman" w:hAnsi="Times New Roman" w:cs="Times New Roman"/>
          <w:iCs/>
          <w:sz w:val="24"/>
          <w:szCs w:val="24"/>
          <w:lang w:val="fi-FI"/>
        </w:rPr>
        <w:t>m</w:t>
      </w:r>
      <w:r w:rsidRPr="00695DC4">
        <w:rPr>
          <w:rFonts w:ascii="Times New Roman" w:hAnsi="Times New Roman" w:cs="Times New Roman"/>
          <w:iCs/>
          <w:sz w:val="24"/>
          <w:szCs w:val="24"/>
          <w:lang w:val="fi-FI"/>
        </w:rPr>
        <w:t>asker gel</w:t>
      </w:r>
      <w:r w:rsidRPr="00695DC4">
        <w:rPr>
          <w:rFonts w:ascii="Times New Roman" w:hAnsi="Times New Roman" w:cs="Times New Roman"/>
          <w:i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dapat dijadikan sebagai pelembab kuli</w:t>
      </w:r>
      <w:r w:rsidR="00192C61" w:rsidRPr="00695DC4">
        <w:rPr>
          <w:rFonts w:ascii="Times New Roman" w:hAnsi="Times New Roman" w:cs="Times New Roman"/>
          <w:sz w:val="24"/>
          <w:szCs w:val="24"/>
          <w:lang w:val="fi-FI"/>
        </w:rPr>
        <w:t>t</w:t>
      </w:r>
      <w:r w:rsidR="00451C9A" w:rsidRPr="00695DC4">
        <w:rPr>
          <w:rFonts w:ascii="Times New Roman" w:hAnsi="Times New Roman" w:cs="Times New Roman"/>
          <w:sz w:val="24"/>
          <w:szCs w:val="24"/>
          <w:lang w:val="fi-FI"/>
        </w:rPr>
        <w:t>.</w:t>
      </w:r>
    </w:p>
    <w:p w14:paraId="29A74764" w14:textId="4C82DA94" w:rsidR="000F1BC6" w:rsidRPr="00695DC4" w:rsidRDefault="005C5451" w:rsidP="00A47794">
      <w:pPr>
        <w:pStyle w:val="Heading2"/>
        <w:spacing w:line="480" w:lineRule="auto"/>
      </w:pPr>
      <w:bookmarkStart w:id="4" w:name="_Toc200813609"/>
      <w:r w:rsidRPr="00695DC4">
        <w:t xml:space="preserve">1.2 </w:t>
      </w:r>
      <w:r w:rsidR="00665898" w:rsidRPr="00695DC4">
        <w:t>Rumusan Masalah Penelitian</w:t>
      </w:r>
      <w:bookmarkEnd w:id="4"/>
      <w:r w:rsidR="00665898" w:rsidRPr="00695DC4">
        <w:t xml:space="preserve"> </w:t>
      </w:r>
    </w:p>
    <w:p w14:paraId="556209EB" w14:textId="75681EFD" w:rsidR="00E6159F" w:rsidRPr="00695DC4" w:rsidRDefault="000F1BC6" w:rsidP="00A47794">
      <w:pPr>
        <w:pStyle w:val="ListParagraph"/>
        <w:spacing w:after="0" w:line="480" w:lineRule="auto"/>
        <w:ind w:left="0" w:firstLine="720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>Berdasarkan latar belakang diatas, maka rumusan masalah dalam penelitian ini adalah :</w:t>
      </w:r>
    </w:p>
    <w:p w14:paraId="2D236486" w14:textId="6AC7E623" w:rsidR="0057376C" w:rsidRPr="00695DC4" w:rsidRDefault="0057376C" w:rsidP="0084221F">
      <w:pPr>
        <w:pStyle w:val="ListParagraph"/>
        <w:numPr>
          <w:ilvl w:val="0"/>
          <w:numId w:val="9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lastRenderedPageBreak/>
        <w:t>Apakah ekstrak etanol</w:t>
      </w:r>
      <w:r w:rsidR="005B6BC8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buah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</w:t>
      </w:r>
      <w:r w:rsidR="00801DBB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jambu nasi-nasi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(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="000F1BC6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 </w:t>
      </w:r>
      <w:r w:rsidR="000F1BC6" w:rsidRPr="00ED5E73">
        <w:rPr>
          <w:rFonts w:ascii="Times New Roman" w:hAnsi="Times New Roman" w:cs="Times New Roman"/>
          <w:iCs/>
          <w:sz w:val="24"/>
          <w:szCs w:val="24"/>
          <w:lang w:val="fi-FI"/>
        </w:rPr>
        <w:t>L</w:t>
      </w:r>
      <w:r w:rsidR="00ED5E73" w:rsidRPr="00ED5E73">
        <w:rPr>
          <w:rFonts w:ascii="Times New Roman" w:hAnsi="Times New Roman" w:cs="Times New Roman"/>
          <w:iCs/>
          <w:sz w:val="24"/>
          <w:szCs w:val="24"/>
          <w:lang w:val="fi-FI"/>
        </w:rPr>
        <w:t>.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) dapat</w:t>
      </w:r>
      <w:r w:rsidR="00743DFA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diformulasikan sebagai masker gel</w:t>
      </w:r>
      <w:r w:rsidR="005B6BC8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?</w:t>
      </w:r>
    </w:p>
    <w:p w14:paraId="3994D5E1" w14:textId="6C1527DB" w:rsidR="00C849A7" w:rsidRPr="00695DC4" w:rsidRDefault="00233120" w:rsidP="0084221F">
      <w:pPr>
        <w:pStyle w:val="ListParagraph"/>
        <w:numPr>
          <w:ilvl w:val="0"/>
          <w:numId w:val="9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Apakah </w:t>
      </w:r>
      <w:r w:rsidR="00E778C1" w:rsidRPr="00695DC4">
        <w:rPr>
          <w:rFonts w:ascii="Times New Roman" w:hAnsi="Times New Roman" w:cs="Times New Roman"/>
          <w:sz w:val="24"/>
          <w:szCs w:val="24"/>
          <w:lang w:val="fi-FI"/>
        </w:rPr>
        <w:t>ekstrak etanol buah jambu nasi-nasi (</w:t>
      </w:r>
      <w:r w:rsidR="008518B0" w:rsidRPr="008518B0">
        <w:rPr>
          <w:rFonts w:ascii="Times New Roman" w:hAnsi="Times New Roman" w:cs="Times New Roman"/>
          <w:i/>
          <w:sz w:val="24"/>
          <w:szCs w:val="24"/>
          <w:lang w:val="fi-FI"/>
        </w:rPr>
        <w:t>Syzygium zeylanicum</w:t>
      </w:r>
      <w:r w:rsidR="00E778C1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L.) memiliki aktivitas antioksidan ? </w:t>
      </w:r>
    </w:p>
    <w:p w14:paraId="7662B339" w14:textId="59500CA0" w:rsidR="005B6BC8" w:rsidRPr="00695DC4" w:rsidRDefault="005B6BC8" w:rsidP="0084221F">
      <w:pPr>
        <w:pStyle w:val="ListParagraph"/>
        <w:numPr>
          <w:ilvl w:val="0"/>
          <w:numId w:val="9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Apakah </w:t>
      </w:r>
      <w:r w:rsidR="00E778C1" w:rsidRPr="00695DC4">
        <w:rPr>
          <w:rFonts w:ascii="Times New Roman" w:hAnsi="Times New Roman" w:cs="Times New Roman"/>
          <w:sz w:val="24"/>
          <w:szCs w:val="24"/>
          <w:lang w:val="fi-FI"/>
        </w:rPr>
        <w:t>sediaan masker gel dari ekstrak etanol buah jambu nasi-nasi (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="00E778C1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 </w:t>
      </w:r>
      <w:r w:rsidR="00E778C1" w:rsidRPr="00695DC4">
        <w:rPr>
          <w:rFonts w:ascii="Times New Roman" w:hAnsi="Times New Roman" w:cs="Times New Roman"/>
          <w:sz w:val="24"/>
          <w:szCs w:val="24"/>
          <w:lang w:val="fi-FI"/>
        </w:rPr>
        <w:t>L.) dapat melembabkan kulit ?</w:t>
      </w:r>
    </w:p>
    <w:p w14:paraId="7D5A63BF" w14:textId="1EC8B625" w:rsidR="00765725" w:rsidRPr="00695DC4" w:rsidRDefault="005C5451" w:rsidP="00A47794">
      <w:pPr>
        <w:pStyle w:val="Heading2"/>
        <w:spacing w:line="480" w:lineRule="auto"/>
      </w:pPr>
      <w:bookmarkStart w:id="5" w:name="_Toc200813610"/>
      <w:r w:rsidRPr="00695DC4">
        <w:t xml:space="preserve">1.3 </w:t>
      </w:r>
      <w:r w:rsidR="00E6159F" w:rsidRPr="00695DC4">
        <w:t>Hipotesis Penelitian</w:t>
      </w:r>
      <w:bookmarkEnd w:id="5"/>
    </w:p>
    <w:p w14:paraId="5CDBAC0D" w14:textId="643A2939" w:rsidR="000F1BC6" w:rsidRPr="00695DC4" w:rsidRDefault="000F1BC6" w:rsidP="00B50C94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>Adapun yang menjadi hipotesis pada penelitian ini adalah :</w:t>
      </w:r>
    </w:p>
    <w:p w14:paraId="5216FFD8" w14:textId="1DA807BE" w:rsidR="00E6159F" w:rsidRPr="00695DC4" w:rsidRDefault="00E6159F" w:rsidP="0084221F">
      <w:pPr>
        <w:pStyle w:val="ListParagraph"/>
        <w:numPr>
          <w:ilvl w:val="0"/>
          <w:numId w:val="10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Ekstrak etanol </w:t>
      </w:r>
      <w:r w:rsidR="000F1BC6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buah </w:t>
      </w:r>
      <w:r w:rsidR="00FF30CB" w:rsidRPr="00695DC4">
        <w:rPr>
          <w:rFonts w:ascii="Times New Roman" w:hAnsi="Times New Roman" w:cs="Times New Roman"/>
          <w:sz w:val="24"/>
          <w:szCs w:val="24"/>
          <w:lang w:val="fi-FI"/>
        </w:rPr>
        <w:t>jambu nasi-nasi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</w:t>
      </w:r>
      <w:bookmarkStart w:id="6" w:name="_Hlk182162555"/>
      <w:r w:rsidR="00FF30CB" w:rsidRPr="00695DC4">
        <w:rPr>
          <w:rFonts w:ascii="Times New Roman" w:hAnsi="Times New Roman" w:cs="Times New Roman"/>
          <w:sz w:val="24"/>
          <w:szCs w:val="24"/>
          <w:lang w:val="fi-FI"/>
        </w:rPr>
        <w:t>(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="00C849A7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L</w:t>
      </w:r>
      <w:r w:rsidR="0079778C" w:rsidRPr="00695DC4">
        <w:rPr>
          <w:rFonts w:ascii="Times New Roman" w:hAnsi="Times New Roman" w:cs="Times New Roman"/>
          <w:sz w:val="24"/>
          <w:szCs w:val="24"/>
          <w:lang w:val="fi-FI"/>
        </w:rPr>
        <w:t>.</w:t>
      </w:r>
      <w:r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) </w:t>
      </w:r>
      <w:bookmarkEnd w:id="6"/>
      <w:r w:rsidRPr="00695DC4">
        <w:rPr>
          <w:rFonts w:ascii="Times New Roman" w:hAnsi="Times New Roman" w:cs="Times New Roman"/>
          <w:sz w:val="24"/>
          <w:szCs w:val="24"/>
          <w:lang w:val="fi-FI"/>
        </w:rPr>
        <w:t>dapat diformulasikan sebagai</w:t>
      </w:r>
      <w:r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masker gel</w:t>
      </w:r>
      <w:r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>.</w:t>
      </w:r>
    </w:p>
    <w:p w14:paraId="5761EBB7" w14:textId="253F74F7" w:rsidR="00FF30CB" w:rsidRPr="00695DC4" w:rsidRDefault="00E778C1" w:rsidP="0084221F">
      <w:pPr>
        <w:pStyle w:val="ListParagraph"/>
        <w:numPr>
          <w:ilvl w:val="0"/>
          <w:numId w:val="10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Ekstrak </w:t>
      </w:r>
      <w:r w:rsidR="007F7472" w:rsidRPr="00695DC4">
        <w:rPr>
          <w:rFonts w:ascii="Times New Roman" w:hAnsi="Times New Roman" w:cs="Times New Roman"/>
          <w:sz w:val="24"/>
          <w:szCs w:val="24"/>
          <w:lang w:val="fi-FI"/>
        </w:rPr>
        <w:t>e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tanol buah jambu nasi-nasi (</w:t>
      </w:r>
      <w:r w:rsidR="008518B0" w:rsidRPr="008518B0">
        <w:rPr>
          <w:rFonts w:ascii="Times New Roman" w:hAnsi="Times New Roman" w:cs="Times New Roman"/>
          <w:i/>
          <w:sz w:val="24"/>
          <w:szCs w:val="24"/>
          <w:lang w:val="fi-FI"/>
        </w:rPr>
        <w:t>Syzygium zeylanicum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L.) memiliki aktivitas antioksidan</w:t>
      </w:r>
      <w:r w:rsidR="00E6159F" w:rsidRPr="00695DC4">
        <w:rPr>
          <w:rFonts w:ascii="Times New Roman" w:hAnsi="Times New Roman" w:cs="Times New Roman"/>
          <w:sz w:val="24"/>
          <w:szCs w:val="24"/>
          <w:lang w:val="fi-FI"/>
        </w:rPr>
        <w:t>.</w:t>
      </w:r>
    </w:p>
    <w:p w14:paraId="65E24832" w14:textId="1E1524E3" w:rsidR="007F7472" w:rsidRPr="00695DC4" w:rsidRDefault="007F7472" w:rsidP="0084221F">
      <w:pPr>
        <w:pStyle w:val="Heading2"/>
        <w:numPr>
          <w:ilvl w:val="0"/>
          <w:numId w:val="10"/>
        </w:numPr>
        <w:spacing w:line="480" w:lineRule="auto"/>
        <w:jc w:val="both"/>
        <w:rPr>
          <w:b w:val="0"/>
          <w:bCs w:val="0"/>
          <w:lang w:val="fi-FI"/>
        </w:rPr>
      </w:pPr>
      <w:bookmarkStart w:id="7" w:name="_Toc200813611"/>
      <w:r w:rsidRPr="00695DC4">
        <w:rPr>
          <w:b w:val="0"/>
          <w:bCs w:val="0"/>
          <w:lang w:val="fi-FI"/>
        </w:rPr>
        <w:t>Sediaan masker gel dari ekstrak etanol buah jambu nasi-nasi (</w:t>
      </w:r>
      <w:r w:rsidRPr="00695DC4">
        <w:rPr>
          <w:b w:val="0"/>
          <w:bCs w:val="0"/>
          <w:i/>
          <w:iCs/>
          <w:lang w:val="fi-FI"/>
        </w:rPr>
        <w:t xml:space="preserve">Syzygium  zeylanicum </w:t>
      </w:r>
      <w:r w:rsidRPr="00695DC4">
        <w:rPr>
          <w:b w:val="0"/>
          <w:bCs w:val="0"/>
          <w:lang w:val="fi-FI"/>
        </w:rPr>
        <w:t>L.) dapat melembabkan kulit.</w:t>
      </w:r>
    </w:p>
    <w:p w14:paraId="53E612CF" w14:textId="54D40C22" w:rsidR="00526D1C" w:rsidRPr="00695DC4" w:rsidRDefault="005C5451" w:rsidP="00A47794">
      <w:pPr>
        <w:pStyle w:val="Heading2"/>
        <w:spacing w:line="480" w:lineRule="auto"/>
      </w:pPr>
      <w:r w:rsidRPr="00695DC4">
        <w:rPr>
          <w:lang w:val="fi-FI"/>
        </w:rPr>
        <w:t xml:space="preserve">1.4 </w:t>
      </w:r>
      <w:r w:rsidR="00A802AC" w:rsidRPr="00695DC4">
        <w:rPr>
          <w:lang w:val="fi-FI"/>
        </w:rPr>
        <w:t xml:space="preserve"> </w:t>
      </w:r>
      <w:r w:rsidR="006E34D9" w:rsidRPr="00695DC4">
        <w:t>Tujuan Penelitian</w:t>
      </w:r>
      <w:bookmarkEnd w:id="7"/>
    </w:p>
    <w:p w14:paraId="32351936" w14:textId="7C577FAF" w:rsidR="00A07C72" w:rsidRPr="00695DC4" w:rsidRDefault="00A07C72" w:rsidP="00B50C94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>Adapun tujuan pada penelitian ini adalah :</w:t>
      </w:r>
    </w:p>
    <w:p w14:paraId="7B6D6100" w14:textId="70AE1B00" w:rsidR="006E34D9" w:rsidRPr="00695DC4" w:rsidRDefault="003A7A1A" w:rsidP="0084221F">
      <w:pPr>
        <w:pStyle w:val="ListParagraph"/>
        <w:numPr>
          <w:ilvl w:val="0"/>
          <w:numId w:val="11"/>
        </w:numPr>
        <w:spacing w:after="0" w:line="480" w:lineRule="auto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lastRenderedPageBreak/>
        <w:t xml:space="preserve">Untuk mengetahui apakah ekstrak etanol </w:t>
      </w:r>
      <w:r w:rsidR="00A07C72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buah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jambu nasi-nas</w:t>
      </w:r>
      <w:r w:rsidR="00335A92" w:rsidRPr="00695DC4">
        <w:rPr>
          <w:rFonts w:ascii="Times New Roman" w:hAnsi="Times New Roman" w:cs="Times New Roman"/>
          <w:sz w:val="24"/>
          <w:szCs w:val="24"/>
          <w:lang w:val="fi-FI"/>
        </w:rPr>
        <w:t>i</w:t>
      </w:r>
      <w:r w:rsidR="00A07C72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</w:t>
      </w:r>
      <w:r w:rsidR="00FE2C21" w:rsidRPr="00695DC4">
        <w:rPr>
          <w:rFonts w:ascii="Times New Roman" w:hAnsi="Times New Roman" w:cs="Times New Roman"/>
          <w:sz w:val="24"/>
          <w:szCs w:val="24"/>
          <w:lang w:val="fi-FI"/>
        </w:rPr>
        <w:t>(</w:t>
      </w:r>
      <w:r w:rsidR="00FE2C21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Syzygium </w:t>
      </w:r>
      <w:r w:rsidR="005F10BA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 </w:t>
      </w:r>
      <w:r w:rsidR="00FE2C21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>zeylanicum</w:t>
      </w:r>
      <w:r w:rsidR="00A07C72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 </w:t>
      </w:r>
      <w:r w:rsidR="00A07C72" w:rsidRPr="00695DC4">
        <w:rPr>
          <w:rFonts w:ascii="Times New Roman" w:hAnsi="Times New Roman" w:cs="Times New Roman"/>
          <w:sz w:val="24"/>
          <w:szCs w:val="24"/>
          <w:lang w:val="fi-FI"/>
        </w:rPr>
        <w:t>L</w:t>
      </w:r>
      <w:r w:rsidR="0079778C" w:rsidRPr="00695DC4">
        <w:rPr>
          <w:rFonts w:ascii="Times New Roman" w:hAnsi="Times New Roman" w:cs="Times New Roman"/>
          <w:sz w:val="24"/>
          <w:szCs w:val="24"/>
          <w:lang w:val="fi-FI"/>
        </w:rPr>
        <w:t>.</w:t>
      </w:r>
      <w:r w:rsidR="00FE2C21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>)</w:t>
      </w:r>
      <w:r w:rsidR="005F10BA"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 xml:space="preserve"> </w:t>
      </w:r>
      <w:r w:rsidR="00335A92" w:rsidRPr="00695DC4">
        <w:rPr>
          <w:rFonts w:ascii="Times New Roman" w:hAnsi="Times New Roman" w:cs="Times New Roman"/>
          <w:sz w:val="24"/>
          <w:szCs w:val="24"/>
          <w:lang w:val="fi-FI"/>
        </w:rPr>
        <w:t>dapat diformulasikan sebagai masker gel</w:t>
      </w:r>
      <w:r w:rsidR="0079778C" w:rsidRPr="00695DC4">
        <w:rPr>
          <w:rFonts w:ascii="Times New Roman" w:hAnsi="Times New Roman" w:cs="Times New Roman"/>
          <w:sz w:val="24"/>
          <w:szCs w:val="24"/>
          <w:lang w:val="fi-FI"/>
        </w:rPr>
        <w:t>.</w:t>
      </w:r>
    </w:p>
    <w:p w14:paraId="0264A72E" w14:textId="058CDAD6" w:rsidR="0079778C" w:rsidRPr="00695DC4" w:rsidRDefault="006E34D9" w:rsidP="0084221F">
      <w:pPr>
        <w:pStyle w:val="ListParagraph"/>
        <w:numPr>
          <w:ilvl w:val="0"/>
          <w:numId w:val="11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Untuk mengetahui apakah </w:t>
      </w:r>
      <w:r w:rsidR="004A451A" w:rsidRPr="00695DC4">
        <w:rPr>
          <w:rFonts w:ascii="Times New Roman" w:hAnsi="Times New Roman" w:cs="Times New Roman"/>
          <w:sz w:val="24"/>
          <w:szCs w:val="24"/>
          <w:lang w:val="fi-FI"/>
        </w:rPr>
        <w:t>ekstrak etanol buah jambu nasi-nasi (</w:t>
      </w:r>
      <w:r w:rsidR="008518B0" w:rsidRPr="008518B0">
        <w:rPr>
          <w:rFonts w:ascii="Times New Roman" w:hAnsi="Times New Roman" w:cs="Times New Roman"/>
          <w:i/>
          <w:sz w:val="24"/>
          <w:szCs w:val="24"/>
          <w:lang w:val="fi-FI"/>
        </w:rPr>
        <w:t>Syzygium zeylanicum</w:t>
      </w:r>
      <w:r w:rsidR="004A451A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L.) memiliki aktivitas antioksidan. </w:t>
      </w:r>
    </w:p>
    <w:p w14:paraId="2D9C1B70" w14:textId="1F6D6204" w:rsidR="0079778C" w:rsidRPr="00695DC4" w:rsidRDefault="0079778C" w:rsidP="0084221F">
      <w:pPr>
        <w:pStyle w:val="ListParagraph"/>
        <w:numPr>
          <w:ilvl w:val="0"/>
          <w:numId w:val="11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Untuk mengetahui apakah </w:t>
      </w:r>
      <w:r w:rsidR="004A451A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sediaan masker gel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ekstrak etanol jambu nasi-nasi (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L.) </w:t>
      </w:r>
      <w:r w:rsidR="004A451A" w:rsidRPr="00695DC4">
        <w:rPr>
          <w:rFonts w:ascii="Times New Roman" w:hAnsi="Times New Roman" w:cs="Times New Roman"/>
          <w:sz w:val="24"/>
          <w:szCs w:val="24"/>
          <w:lang w:val="fi-FI"/>
        </w:rPr>
        <w:t>dapat melembapkan kulit.</w:t>
      </w:r>
    </w:p>
    <w:p w14:paraId="088098AB" w14:textId="77777777" w:rsidR="00B50C94" w:rsidRDefault="00B50C94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8" w:name="_Toc200813612"/>
      <w:r>
        <w:br w:type="page"/>
      </w:r>
    </w:p>
    <w:p w14:paraId="0B992E83" w14:textId="58567984" w:rsidR="00765725" w:rsidRPr="00695DC4" w:rsidRDefault="005C5451" w:rsidP="00A47794">
      <w:pPr>
        <w:pStyle w:val="Heading2"/>
        <w:spacing w:line="480" w:lineRule="auto"/>
      </w:pPr>
      <w:r w:rsidRPr="00695DC4">
        <w:lastRenderedPageBreak/>
        <w:t xml:space="preserve">1.5 </w:t>
      </w:r>
      <w:r w:rsidR="006E34D9" w:rsidRPr="00695DC4">
        <w:t>Manfaat Penelitian</w:t>
      </w:r>
      <w:bookmarkEnd w:id="8"/>
    </w:p>
    <w:p w14:paraId="2464F374" w14:textId="5E6DAF44" w:rsidR="00D85A84" w:rsidRPr="00695DC4" w:rsidRDefault="00A07C72" w:rsidP="00B50C94">
      <w:pPr>
        <w:pStyle w:val="ListParagraph"/>
        <w:spacing w:after="0" w:line="480" w:lineRule="auto"/>
        <w:ind w:left="0" w:firstLine="360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>Adapun manfaat pada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>penelitian ini adalah</w:t>
      </w:r>
      <w:r w:rsidR="00D85A84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:</w:t>
      </w:r>
    </w:p>
    <w:p w14:paraId="53DD280D" w14:textId="77912736" w:rsidR="00104749" w:rsidRPr="00695DC4" w:rsidRDefault="00104749" w:rsidP="0084221F">
      <w:pPr>
        <w:pStyle w:val="ListParagraph"/>
        <w:numPr>
          <w:ilvl w:val="0"/>
          <w:numId w:val="1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Bagi peneliti dapat menambah ilmu pengetahuan, khususnya tentang ekstrak etanol buah jambu nasi-nasi </w:t>
      </w:r>
      <w:r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>(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L) dapat dianalisis dengan menggunakan metode spektrofotometri UV-vis. </w:t>
      </w:r>
    </w:p>
    <w:p w14:paraId="36B57174" w14:textId="36EB4512" w:rsidR="00104749" w:rsidRPr="00695DC4" w:rsidRDefault="00104749" w:rsidP="0084221F">
      <w:pPr>
        <w:pStyle w:val="ListParagraph"/>
        <w:numPr>
          <w:ilvl w:val="0"/>
          <w:numId w:val="12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Dapat memberikan informasi bagi masyarakat dan dunia kefarmasian mengenai manfaat ekstrak etanol buah jambu nasi-nasi </w:t>
      </w:r>
      <w:r w:rsidRPr="00695DC4">
        <w:rPr>
          <w:rFonts w:ascii="Times New Roman" w:hAnsi="Times New Roman" w:cs="Times New Roman"/>
          <w:i/>
          <w:iCs/>
          <w:sz w:val="24"/>
          <w:szCs w:val="24"/>
          <w:lang w:val="fi-FI"/>
        </w:rPr>
        <w:t>(</w:t>
      </w:r>
      <w:r w:rsidR="008518B0" w:rsidRPr="008518B0">
        <w:rPr>
          <w:rFonts w:ascii="Times New Roman" w:hAnsi="Times New Roman" w:cs="Times New Roman"/>
          <w:i/>
          <w:iCs/>
          <w:sz w:val="24"/>
          <w:szCs w:val="24"/>
          <w:lang w:val="fi-FI"/>
        </w:rPr>
        <w:t>Syzygium zeylanicum</w:t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L.) sebagai antioksidan, </w:t>
      </w:r>
      <w:bookmarkStart w:id="9" w:name="_Hlk199843607"/>
      <w:r w:rsidRPr="00695DC4">
        <w:rPr>
          <w:rFonts w:ascii="Times New Roman" w:hAnsi="Times New Roman" w:cs="Times New Roman"/>
          <w:sz w:val="24"/>
          <w:szCs w:val="24"/>
          <w:lang w:val="fi-FI"/>
        </w:rPr>
        <w:t>serta sebagai sumber informasi untuk penelitian selanjutnya.</w:t>
      </w:r>
    </w:p>
    <w:p w14:paraId="09A3E448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25375C67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4F353B6A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0049DB09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30F8784F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15A84091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429E5C08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48967652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06D6CA9E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07B3999A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1C82CFC3" w14:textId="77777777" w:rsidR="00104749" w:rsidRPr="00695DC4" w:rsidRDefault="00104749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786ECCBA" w14:textId="77777777" w:rsidR="005C5451" w:rsidRPr="00695DC4" w:rsidRDefault="005C5451" w:rsidP="00A47794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14:paraId="0C442988" w14:textId="77777777" w:rsidR="00695DC4" w:rsidRPr="0033285F" w:rsidRDefault="00695DC4" w:rsidP="00A47794">
      <w:pPr>
        <w:pStyle w:val="Heading2"/>
        <w:spacing w:line="480" w:lineRule="auto"/>
        <w:rPr>
          <w:lang w:val="fi-FI"/>
        </w:rPr>
      </w:pPr>
      <w:bookmarkStart w:id="10" w:name="_Toc200813613"/>
      <w:bookmarkEnd w:id="9"/>
    </w:p>
    <w:p w14:paraId="2DF9EECB" w14:textId="77777777" w:rsidR="00695DC4" w:rsidRPr="0033285F" w:rsidRDefault="00695DC4" w:rsidP="00A47794">
      <w:pPr>
        <w:pStyle w:val="Heading2"/>
        <w:spacing w:line="480" w:lineRule="auto"/>
        <w:rPr>
          <w:lang w:val="fi-FI"/>
        </w:rPr>
      </w:pPr>
    </w:p>
    <w:p w14:paraId="684AB7E9" w14:textId="77777777" w:rsidR="00695DC4" w:rsidRPr="0033285F" w:rsidRDefault="00695DC4" w:rsidP="00A47794">
      <w:pPr>
        <w:pStyle w:val="Heading2"/>
        <w:spacing w:line="480" w:lineRule="auto"/>
        <w:rPr>
          <w:lang w:val="fi-FI"/>
        </w:rPr>
      </w:pPr>
    </w:p>
    <w:p w14:paraId="38A786D2" w14:textId="6B4BF528" w:rsidR="00187AD2" w:rsidRPr="00695DC4" w:rsidRDefault="00187AD2" w:rsidP="00A47794">
      <w:pPr>
        <w:pStyle w:val="Heading2"/>
        <w:spacing w:line="480" w:lineRule="auto"/>
      </w:pPr>
      <w:r w:rsidRPr="00695DC4">
        <w:t xml:space="preserve">1.6 Kerangka </w:t>
      </w:r>
      <w:r w:rsidR="00136C9F" w:rsidRPr="00695DC4">
        <w:t>P</w:t>
      </w:r>
      <w:r w:rsidRPr="00695DC4">
        <w:t>ikir Penelitian</w:t>
      </w:r>
      <w:bookmarkEnd w:id="10"/>
      <w:r w:rsidRPr="00695DC4">
        <w:t xml:space="preserve"> </w:t>
      </w:r>
    </w:p>
    <w:p w14:paraId="0DEC0AB2" w14:textId="6FB9818E" w:rsidR="00D5609C" w:rsidRPr="00695DC4" w:rsidRDefault="000F5891" w:rsidP="00A47794">
      <w:pPr>
        <w:spacing w:line="276" w:lineRule="auto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b/>
          <w:bCs/>
          <w:sz w:val="24"/>
          <w:szCs w:val="24"/>
          <w:lang w:val="fi-FI"/>
        </w:rPr>
        <w:t xml:space="preserve"> </w:t>
      </w:r>
      <w:r w:rsidR="0048675E" w:rsidRPr="00695DC4">
        <w:rPr>
          <w:rFonts w:ascii="Times New Roman" w:hAnsi="Times New Roman" w:cs="Times New Roman"/>
          <w:b/>
          <w:bCs/>
          <w:sz w:val="24"/>
          <w:szCs w:val="24"/>
          <w:lang w:val="fi-FI"/>
        </w:rPr>
        <w:t xml:space="preserve">     </w:t>
      </w:r>
      <w:r w:rsidR="00D5609C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Kerangka penelitian dapat dilihat pada </w:t>
      </w:r>
      <w:r w:rsidR="00136C9F" w:rsidRPr="00695DC4">
        <w:rPr>
          <w:rFonts w:ascii="Times New Roman" w:hAnsi="Times New Roman" w:cs="Times New Roman"/>
          <w:b/>
          <w:bCs/>
          <w:sz w:val="24"/>
          <w:szCs w:val="24"/>
          <w:lang w:val="fi-FI"/>
        </w:rPr>
        <w:t>G</w:t>
      </w:r>
      <w:r w:rsidR="00D5609C" w:rsidRPr="00695DC4">
        <w:rPr>
          <w:rFonts w:ascii="Times New Roman" w:hAnsi="Times New Roman" w:cs="Times New Roman"/>
          <w:b/>
          <w:bCs/>
          <w:sz w:val="24"/>
          <w:szCs w:val="24"/>
          <w:lang w:val="fi-FI"/>
        </w:rPr>
        <w:t>ambar 1.1</w:t>
      </w:r>
      <w:r w:rsidR="00D5609C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sebagai berikut</w:t>
      </w:r>
    </w:p>
    <w:p w14:paraId="3363116D" w14:textId="0905B361" w:rsidR="00A4026E" w:rsidRPr="00695DC4" w:rsidRDefault="00EA5748" w:rsidP="00A47794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6840"/>
        </w:tabs>
        <w:spacing w:line="276" w:lineRule="auto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5806" behindDoc="0" locked="0" layoutInCell="1" allowOverlap="1" wp14:anchorId="062CBC2C" wp14:editId="29DEA181">
                <wp:simplePos x="0" y="0"/>
                <wp:positionH relativeFrom="column">
                  <wp:posOffset>-254951</wp:posOffset>
                </wp:positionH>
                <wp:positionV relativeFrom="paragraph">
                  <wp:posOffset>86624</wp:posOffset>
                </wp:positionV>
                <wp:extent cx="1779373" cy="650790"/>
                <wp:effectExtent l="0" t="0" r="11430" b="16510"/>
                <wp:wrapNone/>
                <wp:docPr id="794989910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79373" cy="65079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31C1527" w14:textId="77777777" w:rsidR="00877D53" w:rsidRDefault="00877D53" w:rsidP="009B5675">
                            <w:pPr>
                              <w:spacing w:after="0"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S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erbuk simplisia</w:t>
                            </w:r>
                          </w:p>
                          <w:p w14:paraId="409F0248" w14:textId="1DC3D7BB" w:rsidR="00877D53" w:rsidRPr="00CF13C4" w:rsidRDefault="00877D53" w:rsidP="009B5675">
                            <w:pPr>
                              <w:spacing w:after="0"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j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ambu nasi-nasi 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(Syzygium zeylanicum</w:t>
                            </w:r>
                            <w:r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 xml:space="preserve"> L.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62CBC2C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margin-left:-20.05pt;margin-top:6.8pt;width:140.1pt;height:51.25pt;z-index:25163580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" fillcolor="white [3201]" strokeweight=".5pt">
                <v:textbox>
                  <w:txbxContent>
                    <w:p w14:paraId="431C1527" w14:textId="77777777" w:rsidR="00877D53" w:rsidRDefault="00877D53" w:rsidP="009B5675">
                      <w:pPr>
                        <w:spacing w:after="0"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S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erbuk simplisia</w:t>
                      </w:r>
                    </w:p>
                    <w:p w14:paraId="409F0248" w14:textId="1DC3D7BB" w:rsidR="00877D53" w:rsidRPr="00CF13C4" w:rsidRDefault="00877D53" w:rsidP="009B5675">
                      <w:pPr>
                        <w:spacing w:after="0"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j</w:t>
                      </w: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ambu nasi-nasi </w:t>
                      </w:r>
                      <w:r w:rsidRPr="00CF13C4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(Syzygium zeylanicum</w:t>
                      </w:r>
                      <w:r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 xml:space="preserve"> L.</w:t>
                      </w:r>
                      <w:r w:rsidRPr="00CF13C4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8878" behindDoc="0" locked="0" layoutInCell="1" allowOverlap="1" wp14:anchorId="747FF95D" wp14:editId="15566C98">
                <wp:simplePos x="0" y="0"/>
                <wp:positionH relativeFrom="column">
                  <wp:posOffset>2073580</wp:posOffset>
                </wp:positionH>
                <wp:positionV relativeFrom="paragraph">
                  <wp:posOffset>171685</wp:posOffset>
                </wp:positionV>
                <wp:extent cx="1210962" cy="485775"/>
                <wp:effectExtent l="0" t="0" r="27305" b="28575"/>
                <wp:wrapNone/>
                <wp:docPr id="1136020200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10962" cy="4857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40D89D9" w14:textId="77777777" w:rsidR="00877D53" w:rsidRPr="00CF13C4" w:rsidRDefault="00877D53" w:rsidP="00596C36">
                            <w:pPr>
                              <w:spacing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Karakteristik Simplisi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47FF95D" id="Text Box 22" o:spid="_x0000_s1027" type="#_x0000_t202" style="position:absolute;margin-left:163.25pt;margin-top:13.5pt;width:95.35pt;height:38.25pt;z-index:25163887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" fillcolor="white [3201]" strokeweight=".5pt">
                <v:textbox>
                  <w:txbxContent>
                    <w:p w14:paraId="140D89D9" w14:textId="77777777" w:rsidR="00877D53" w:rsidRPr="00CF13C4" w:rsidRDefault="00877D53" w:rsidP="00596C36">
                      <w:pPr>
                        <w:spacing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Karakteristik Simplisi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7070" behindDoc="0" locked="0" layoutInCell="1" allowOverlap="1" wp14:anchorId="3ABF52C6" wp14:editId="2AB152A1">
                <wp:simplePos x="0" y="0"/>
                <wp:positionH relativeFrom="column">
                  <wp:posOffset>3688995</wp:posOffset>
                </wp:positionH>
                <wp:positionV relativeFrom="paragraph">
                  <wp:posOffset>129146</wp:posOffset>
                </wp:positionV>
                <wp:extent cx="1550456" cy="2179683"/>
                <wp:effectExtent l="0" t="0" r="12065" b="11430"/>
                <wp:wrapNone/>
                <wp:docPr id="685207674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50456" cy="217968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317BDA7" w14:textId="4B9ABBC7" w:rsidR="00877D53" w:rsidRPr="00704714" w:rsidRDefault="00877D53" w:rsidP="0084221F">
                            <w:pPr>
                              <w:pStyle w:val="ListParagraph"/>
                              <w:widowControl w:val="0"/>
                              <w:numPr>
                                <w:ilvl w:val="0"/>
                                <w:numId w:val="13"/>
                              </w:numPr>
                              <w:tabs>
                                <w:tab w:val="left" w:pos="426"/>
                              </w:tabs>
                              <w:autoSpaceDE w:val="0"/>
                              <w:autoSpaceDN w:val="0"/>
                              <w:spacing w:after="0" w:line="240" w:lineRule="auto"/>
                              <w:ind w:right="-32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</w:pP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Makroskopis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dan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2"/>
                                <w:sz w:val="24"/>
                                <w:szCs w:val="24"/>
                              </w:rPr>
                              <w:t>mikroskopis simplisia</w:t>
                            </w:r>
                          </w:p>
                          <w:p w14:paraId="50D3975E" w14:textId="7B31DBAC" w:rsidR="00877D53" w:rsidRPr="00704714" w:rsidRDefault="00877D53" w:rsidP="0084221F">
                            <w:pPr>
                              <w:pStyle w:val="ListParagraph"/>
                              <w:widowControl w:val="0"/>
                              <w:numPr>
                                <w:ilvl w:val="0"/>
                                <w:numId w:val="13"/>
                              </w:numPr>
                              <w:tabs>
                                <w:tab w:val="left" w:pos="567"/>
                              </w:tabs>
                              <w:autoSpaceDE w:val="0"/>
                              <w:autoSpaceDN w:val="0"/>
                              <w:spacing w:after="0" w:line="240" w:lineRule="auto"/>
                              <w:ind w:right="-32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</w:pP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Kadar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3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5"/>
                                <w:sz w:val="24"/>
                                <w:szCs w:val="24"/>
                              </w:rPr>
                              <w:t>air</w:t>
                            </w:r>
                          </w:p>
                          <w:p w14:paraId="3D5CD646" w14:textId="0F2135B6" w:rsidR="00877D53" w:rsidRPr="00704714" w:rsidRDefault="00877D53" w:rsidP="0084221F">
                            <w:pPr>
                              <w:pStyle w:val="ListParagraph"/>
                              <w:widowControl w:val="0"/>
                              <w:numPr>
                                <w:ilvl w:val="0"/>
                                <w:numId w:val="13"/>
                              </w:numPr>
                              <w:tabs>
                                <w:tab w:val="left" w:pos="567"/>
                              </w:tabs>
                              <w:autoSpaceDE w:val="0"/>
                              <w:autoSpaceDN w:val="0"/>
                              <w:spacing w:after="0" w:line="240" w:lineRule="auto"/>
                              <w:ind w:right="-32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</w:pP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Kadar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sari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larut dalam a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i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r</w:t>
                            </w:r>
                          </w:p>
                          <w:p w14:paraId="4B5103B7" w14:textId="2691821F" w:rsidR="00877D53" w:rsidRPr="00704714" w:rsidRDefault="00877D53" w:rsidP="0084221F">
                            <w:pPr>
                              <w:pStyle w:val="ListParagraph"/>
                              <w:widowControl w:val="0"/>
                              <w:numPr>
                                <w:ilvl w:val="0"/>
                                <w:numId w:val="13"/>
                              </w:numPr>
                              <w:tabs>
                                <w:tab w:val="left" w:pos="567"/>
                              </w:tabs>
                              <w:autoSpaceDE w:val="0"/>
                              <w:autoSpaceDN w:val="0"/>
                              <w:spacing w:after="0" w:line="240" w:lineRule="auto"/>
                              <w:ind w:right="-32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</w:pP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Kadar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sari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larut dalam etanol</w:t>
                            </w:r>
                          </w:p>
                          <w:p w14:paraId="7E0870A6" w14:textId="4F23D08F" w:rsidR="00877D53" w:rsidRPr="00704714" w:rsidRDefault="00877D53" w:rsidP="0084221F">
                            <w:pPr>
                              <w:pStyle w:val="ListParagraph"/>
                              <w:widowControl w:val="0"/>
                              <w:numPr>
                                <w:ilvl w:val="0"/>
                                <w:numId w:val="13"/>
                              </w:numPr>
                              <w:tabs>
                                <w:tab w:val="left" w:pos="567"/>
                              </w:tabs>
                              <w:autoSpaceDE w:val="0"/>
                              <w:autoSpaceDN w:val="0"/>
                              <w:spacing w:after="0" w:line="240" w:lineRule="auto"/>
                              <w:ind w:right="-32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</w:pP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Kadar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abu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3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2"/>
                                <w:sz w:val="24"/>
                                <w:szCs w:val="24"/>
                              </w:rPr>
                              <w:t>total</w:t>
                            </w:r>
                          </w:p>
                          <w:p w14:paraId="24D68319" w14:textId="2AD74759" w:rsidR="00877D53" w:rsidRPr="00704714" w:rsidRDefault="00877D53" w:rsidP="0084221F">
                            <w:pPr>
                              <w:pStyle w:val="ListParagraph"/>
                              <w:widowControl w:val="0"/>
                              <w:numPr>
                                <w:ilvl w:val="0"/>
                                <w:numId w:val="13"/>
                              </w:numPr>
                              <w:tabs>
                                <w:tab w:val="left" w:pos="567"/>
                              </w:tabs>
                              <w:autoSpaceDE w:val="0"/>
                              <w:autoSpaceDN w:val="0"/>
                              <w:spacing w:after="0" w:line="240" w:lineRule="auto"/>
                              <w:ind w:right="-32"/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Kadar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abu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pacing w:val="-1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70471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tidak larut asam</w:t>
                            </w:r>
                          </w:p>
                          <w:p w14:paraId="5470140C" w14:textId="77777777" w:rsidR="00877D53" w:rsidRPr="00CF13C4" w:rsidRDefault="00877D53" w:rsidP="00704714">
                            <w:pPr>
                              <w:spacing w:after="0" w:line="240" w:lineRule="auto"/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BF52C6" id="Text Box 48" o:spid="_x0000_s1028" type="#_x0000_t202" style="position:absolute;margin-left:290.45pt;margin-top:10.15pt;width:122.1pt;height:171.65pt;z-index:25164707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" fillcolor="white [3201]" strokeweight=".5pt">
                <v:textbox>
                  <w:txbxContent>
                    <w:p w14:paraId="5317BDA7" w14:textId="4B9ABBC7" w:rsidR="00877D53" w:rsidRPr="00704714" w:rsidRDefault="00877D53" w:rsidP="0084221F">
                      <w:pPr>
                        <w:pStyle w:val="ListParagraph"/>
                        <w:widowControl w:val="0"/>
                        <w:numPr>
                          <w:ilvl w:val="0"/>
                          <w:numId w:val="13"/>
                        </w:numPr>
                        <w:tabs>
                          <w:tab w:val="left" w:pos="426"/>
                        </w:tabs>
                        <w:autoSpaceDE w:val="0"/>
                        <w:autoSpaceDN w:val="0"/>
                        <w:spacing w:after="0" w:line="240" w:lineRule="auto"/>
                        <w:ind w:right="-32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</w:pP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Makroskopis</w:t>
                      </w:r>
                      <w:r w:rsidRPr="00704714">
                        <w:rPr>
                          <w:rFonts w:asciiTheme="majorBidi" w:hAnsiTheme="majorBidi" w:cstheme="majorBidi"/>
                          <w:spacing w:val="-14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dan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pacing w:val="-2"/>
                          <w:sz w:val="24"/>
                          <w:szCs w:val="24"/>
                        </w:rPr>
                        <w:t>mikroskopis simplisia</w:t>
                      </w:r>
                    </w:p>
                    <w:p w14:paraId="50D3975E" w14:textId="7B31DBAC" w:rsidR="00877D53" w:rsidRPr="00704714" w:rsidRDefault="00877D53" w:rsidP="0084221F">
                      <w:pPr>
                        <w:pStyle w:val="ListParagraph"/>
                        <w:widowControl w:val="0"/>
                        <w:numPr>
                          <w:ilvl w:val="0"/>
                          <w:numId w:val="13"/>
                        </w:numPr>
                        <w:tabs>
                          <w:tab w:val="left" w:pos="567"/>
                        </w:tabs>
                        <w:autoSpaceDE w:val="0"/>
                        <w:autoSpaceDN w:val="0"/>
                        <w:spacing w:after="0" w:line="240" w:lineRule="auto"/>
                        <w:ind w:right="-32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</w:pP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Kadar</w:t>
                      </w:r>
                      <w:r w:rsidRPr="00704714">
                        <w:rPr>
                          <w:rFonts w:asciiTheme="majorBidi" w:hAnsiTheme="majorBidi" w:cstheme="majorBidi"/>
                          <w:spacing w:val="-3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pacing w:val="-5"/>
                          <w:sz w:val="24"/>
                          <w:szCs w:val="24"/>
                        </w:rPr>
                        <w:t>air</w:t>
                      </w:r>
                    </w:p>
                    <w:p w14:paraId="3D5CD646" w14:textId="0F2135B6" w:rsidR="00877D53" w:rsidRPr="00704714" w:rsidRDefault="00877D53" w:rsidP="0084221F">
                      <w:pPr>
                        <w:pStyle w:val="ListParagraph"/>
                        <w:widowControl w:val="0"/>
                        <w:numPr>
                          <w:ilvl w:val="0"/>
                          <w:numId w:val="13"/>
                        </w:numPr>
                        <w:tabs>
                          <w:tab w:val="left" w:pos="567"/>
                        </w:tabs>
                        <w:autoSpaceDE w:val="0"/>
                        <w:autoSpaceDN w:val="0"/>
                        <w:spacing w:after="0" w:line="240" w:lineRule="auto"/>
                        <w:ind w:right="-32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</w:pP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Kadar</w:t>
                      </w:r>
                      <w:r w:rsidRPr="00704714">
                        <w:rPr>
                          <w:rFonts w:asciiTheme="majorBidi" w:hAnsiTheme="majorBidi" w:cstheme="majorBidi"/>
                          <w:spacing w:val="-14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sari</w:t>
                      </w:r>
                      <w:r w:rsidRPr="00704714">
                        <w:rPr>
                          <w:rFonts w:asciiTheme="majorBidi" w:hAnsiTheme="majorBidi" w:cstheme="majorBidi"/>
                          <w:spacing w:val="-14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larut dalam a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i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r</w:t>
                      </w:r>
                    </w:p>
                    <w:p w14:paraId="4B5103B7" w14:textId="2691821F" w:rsidR="00877D53" w:rsidRPr="00704714" w:rsidRDefault="00877D53" w:rsidP="0084221F">
                      <w:pPr>
                        <w:pStyle w:val="ListParagraph"/>
                        <w:widowControl w:val="0"/>
                        <w:numPr>
                          <w:ilvl w:val="0"/>
                          <w:numId w:val="13"/>
                        </w:numPr>
                        <w:tabs>
                          <w:tab w:val="left" w:pos="567"/>
                        </w:tabs>
                        <w:autoSpaceDE w:val="0"/>
                        <w:autoSpaceDN w:val="0"/>
                        <w:spacing w:after="0" w:line="240" w:lineRule="auto"/>
                        <w:ind w:right="-32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</w:pP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Kadar</w:t>
                      </w:r>
                      <w:r w:rsidRPr="00704714">
                        <w:rPr>
                          <w:rFonts w:asciiTheme="majorBidi" w:hAnsiTheme="majorBidi" w:cstheme="majorBidi"/>
                          <w:spacing w:val="-14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sari</w:t>
                      </w:r>
                      <w:r w:rsidRPr="00704714">
                        <w:rPr>
                          <w:rFonts w:asciiTheme="majorBidi" w:hAnsiTheme="majorBidi" w:cstheme="majorBidi"/>
                          <w:spacing w:val="-14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larut dalam etanol</w:t>
                      </w:r>
                    </w:p>
                    <w:p w14:paraId="7E0870A6" w14:textId="4F23D08F" w:rsidR="00877D53" w:rsidRPr="00704714" w:rsidRDefault="00877D53" w:rsidP="0084221F">
                      <w:pPr>
                        <w:pStyle w:val="ListParagraph"/>
                        <w:widowControl w:val="0"/>
                        <w:numPr>
                          <w:ilvl w:val="0"/>
                          <w:numId w:val="13"/>
                        </w:numPr>
                        <w:tabs>
                          <w:tab w:val="left" w:pos="567"/>
                        </w:tabs>
                        <w:autoSpaceDE w:val="0"/>
                        <w:autoSpaceDN w:val="0"/>
                        <w:spacing w:after="0" w:line="240" w:lineRule="auto"/>
                        <w:ind w:right="-32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</w:pP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Kadar</w:t>
                      </w:r>
                      <w:r w:rsidRPr="00704714">
                        <w:rPr>
                          <w:rFonts w:asciiTheme="majorBidi" w:hAnsiTheme="majorBidi" w:cstheme="majorBidi"/>
                          <w:spacing w:val="-1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abu</w:t>
                      </w:r>
                      <w:r w:rsidRPr="00704714">
                        <w:rPr>
                          <w:rFonts w:asciiTheme="majorBidi" w:hAnsiTheme="majorBidi" w:cstheme="majorBidi"/>
                          <w:spacing w:val="-3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pacing w:val="-2"/>
                          <w:sz w:val="24"/>
                          <w:szCs w:val="24"/>
                        </w:rPr>
                        <w:t>total</w:t>
                      </w:r>
                    </w:p>
                    <w:p w14:paraId="24D68319" w14:textId="2AD74759" w:rsidR="00877D53" w:rsidRPr="00704714" w:rsidRDefault="00877D53" w:rsidP="0084221F">
                      <w:pPr>
                        <w:pStyle w:val="ListParagraph"/>
                        <w:widowControl w:val="0"/>
                        <w:numPr>
                          <w:ilvl w:val="0"/>
                          <w:numId w:val="13"/>
                        </w:numPr>
                        <w:tabs>
                          <w:tab w:val="left" w:pos="567"/>
                        </w:tabs>
                        <w:autoSpaceDE w:val="0"/>
                        <w:autoSpaceDN w:val="0"/>
                        <w:spacing w:after="0" w:line="240" w:lineRule="auto"/>
                        <w:ind w:right="-32"/>
                        <w:jc w:val="both"/>
                        <w:rPr>
                          <w:sz w:val="24"/>
                          <w:szCs w:val="24"/>
                        </w:rPr>
                      </w:pP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Kadar</w:t>
                      </w:r>
                      <w:r w:rsidRPr="00704714">
                        <w:rPr>
                          <w:rFonts w:asciiTheme="majorBidi" w:hAnsiTheme="majorBidi" w:cstheme="majorBidi"/>
                          <w:spacing w:val="-14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abu</w:t>
                      </w:r>
                      <w:r w:rsidRPr="00704714">
                        <w:rPr>
                          <w:rFonts w:asciiTheme="majorBidi" w:hAnsiTheme="majorBidi" w:cstheme="majorBidi"/>
                          <w:spacing w:val="-14"/>
                          <w:sz w:val="24"/>
                          <w:szCs w:val="24"/>
                        </w:rPr>
                        <w:t xml:space="preserve"> </w:t>
                      </w:r>
                      <w:r w:rsidRPr="00704714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tidak larut asam</w:t>
                      </w:r>
                    </w:p>
                    <w:p w14:paraId="5470140C" w14:textId="77777777" w:rsidR="00877D53" w:rsidRPr="00CF13C4" w:rsidRDefault="00877D53" w:rsidP="00704714">
                      <w:pPr>
                        <w:spacing w:after="0" w:line="240" w:lineRule="auto"/>
                        <w:jc w:val="both"/>
                        <w:rPr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7AA0565D" w14:textId="516B5028" w:rsidR="003B564F" w:rsidRPr="00695DC4" w:rsidRDefault="00EA5748" w:rsidP="00A47794">
      <w:pPr>
        <w:spacing w:line="276" w:lineRule="auto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3998" behindDoc="0" locked="0" layoutInCell="1" allowOverlap="1" wp14:anchorId="04BD3CB5" wp14:editId="7DE627F0">
                <wp:simplePos x="0" y="0"/>
                <wp:positionH relativeFrom="column">
                  <wp:posOffset>1541952</wp:posOffset>
                </wp:positionH>
                <wp:positionV relativeFrom="paragraph">
                  <wp:posOffset>102071</wp:posOffset>
                </wp:positionV>
                <wp:extent cx="514350" cy="0"/>
                <wp:effectExtent l="0" t="76200" r="19050" b="95250"/>
                <wp:wrapNone/>
                <wp:docPr id="1333428707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1435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4115E675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6" o:spid="_x0000_s1026" type="#_x0000_t32" style="position:absolute;margin-left:121.4pt;margin-top:8.05pt;width:40.5pt;height:0;z-index:25164399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3214" behindDoc="0" locked="0" layoutInCell="1" allowOverlap="1" wp14:anchorId="1CEEEFCA" wp14:editId="0C7F74B5">
                <wp:simplePos x="0" y="0"/>
                <wp:positionH relativeFrom="column">
                  <wp:posOffset>3296324</wp:posOffset>
                </wp:positionH>
                <wp:positionV relativeFrom="paragraph">
                  <wp:posOffset>112704</wp:posOffset>
                </wp:positionV>
                <wp:extent cx="360000" cy="0"/>
                <wp:effectExtent l="0" t="76200" r="21590" b="95250"/>
                <wp:wrapNone/>
                <wp:docPr id="1549736325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8310688" id="Straight Arrow Connector 16" o:spid="_x0000_s1026" type="#_x0000_t32" style="position:absolute;margin-left:259.55pt;margin-top:8.85pt;width:28.35pt;height:0;z-index:25165321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" strokecolor="black [3213]" strokeweight=".5pt">
                <v:stroke endarrow="block" joinstyle="miter"/>
              </v:shape>
            </w:pict>
          </mc:Fallback>
        </mc:AlternateContent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4026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3B564F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 </w:t>
      </w:r>
    </w:p>
    <w:p w14:paraId="741E30D5" w14:textId="50A179BA" w:rsidR="00D5609C" w:rsidRPr="00695DC4" w:rsidRDefault="00EA5748" w:rsidP="00A47794">
      <w:pPr>
        <w:spacing w:line="276" w:lineRule="auto"/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0142" behindDoc="0" locked="0" layoutInCell="1" allowOverlap="1" wp14:anchorId="5DC7A6EA" wp14:editId="67E49EDE">
                <wp:simplePos x="0" y="0"/>
                <wp:positionH relativeFrom="column">
                  <wp:posOffset>574389</wp:posOffset>
                </wp:positionH>
                <wp:positionV relativeFrom="paragraph">
                  <wp:posOffset>128785</wp:posOffset>
                </wp:positionV>
                <wp:extent cx="0" cy="2057400"/>
                <wp:effectExtent l="76200" t="0" r="57150" b="57150"/>
                <wp:wrapNone/>
                <wp:docPr id="1246438503" name="Straight Arrow Connector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5740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E375CD8" id="Straight Arrow Connector 57" o:spid="_x0000_s1026" type="#_x0000_t32" style="position:absolute;margin-left:45.25pt;margin-top:10.15pt;width:0;height:162pt;z-index:25165014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" strokecolor="black [3213]" strokeweight=".5pt">
                <v:stroke endarrow="block" joinstyle="miter"/>
              </v:shape>
            </w:pict>
          </mc:Fallback>
        </mc:AlternateContent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45444FBE" w14:textId="28A76894" w:rsidR="00612619" w:rsidRPr="00695DC4" w:rsidRDefault="0090222C" w:rsidP="00A47794">
      <w:pPr>
        <w:spacing w:line="276" w:lineRule="auto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68B4094F" w14:textId="77777777" w:rsidR="00107F8F" w:rsidRPr="00695DC4" w:rsidRDefault="003B564F" w:rsidP="00A47794">
      <w:pPr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5DD5FB02" w14:textId="77777777" w:rsidR="00612619" w:rsidRPr="00695DC4" w:rsidRDefault="00107F8F" w:rsidP="00A47794">
      <w:pPr>
        <w:tabs>
          <w:tab w:val="left" w:pos="1440"/>
        </w:tabs>
        <w:spacing w:line="240" w:lineRule="auto"/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3B564F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</w:t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750B575C" w14:textId="7A1C2E0E" w:rsidR="00B00D04" w:rsidRPr="00695DC4" w:rsidRDefault="00107F8F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4F236A3E" w14:textId="7ACAFD4E" w:rsidR="00B00D04" w:rsidRPr="00695DC4" w:rsidRDefault="00B00D04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</w:p>
    <w:p w14:paraId="1CAFB640" w14:textId="6552F215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6830" behindDoc="0" locked="0" layoutInCell="1" allowOverlap="1" wp14:anchorId="173F17CC" wp14:editId="5CE697B2">
                <wp:simplePos x="0" y="0"/>
                <wp:positionH relativeFrom="column">
                  <wp:posOffset>-318746</wp:posOffset>
                </wp:positionH>
                <wp:positionV relativeFrom="paragraph">
                  <wp:posOffset>245064</wp:posOffset>
                </wp:positionV>
                <wp:extent cx="1786341" cy="641985"/>
                <wp:effectExtent l="0" t="0" r="23495" b="24765"/>
                <wp:wrapNone/>
                <wp:docPr id="1308821927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86341" cy="64198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4FA6D1B" w14:textId="7AF88EEA" w:rsidR="00877D53" w:rsidRPr="00CF13C4" w:rsidRDefault="00877D53" w:rsidP="00596C36">
                            <w:pPr>
                              <w:spacing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Ekstrak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 dan serbuk simplisia j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ambu nasi-nasi 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(Syzygium zeylanicum</w:t>
                            </w:r>
                            <w:r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L.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73F17CC" id="Text Box 16" o:spid="_x0000_s1029" type="#_x0000_t202" style="position:absolute;margin-left:-25.1pt;margin-top:19.3pt;width:140.65pt;height:50.55pt;z-index:25163683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" fillcolor="white [3201]" strokeweight=".5pt">
                <v:textbox>
                  <w:txbxContent>
                    <w:p w14:paraId="24FA6D1B" w14:textId="7AF88EEA" w:rsidR="00877D53" w:rsidRPr="00CF13C4" w:rsidRDefault="00877D53" w:rsidP="00596C36">
                      <w:pPr>
                        <w:spacing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Ekstrak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 dan serbuk simplisia j</w:t>
                      </w: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ambu nasi-nasi </w:t>
                      </w:r>
                      <w:r w:rsidRPr="00CF13C4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(Syzygium zeylanicum</w:t>
                      </w:r>
                      <w:r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L.</w:t>
                      </w:r>
                      <w:r w:rsidRPr="00CF13C4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1950" behindDoc="0" locked="0" layoutInCell="1" allowOverlap="1" wp14:anchorId="3A1DF65B" wp14:editId="2F90D065">
                <wp:simplePos x="0" y="0"/>
                <wp:positionH relativeFrom="column">
                  <wp:posOffset>3678580</wp:posOffset>
                </wp:positionH>
                <wp:positionV relativeFrom="paragraph">
                  <wp:posOffset>2312</wp:posOffset>
                </wp:positionV>
                <wp:extent cx="1560194" cy="1435813"/>
                <wp:effectExtent l="0" t="0" r="21590" b="12065"/>
                <wp:wrapNone/>
                <wp:docPr id="48714098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60194" cy="143581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7161B0F" w14:textId="77777777" w:rsidR="00877D53" w:rsidRPr="00CF13C4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line="240" w:lineRule="auto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Alkaloid</w:t>
                            </w:r>
                          </w:p>
                          <w:p w14:paraId="7618BA0E" w14:textId="77777777" w:rsidR="00877D53" w:rsidRPr="00CF13C4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line="240" w:lineRule="auto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Flavonoid</w:t>
                            </w:r>
                          </w:p>
                          <w:p w14:paraId="2DA6A05A" w14:textId="77777777" w:rsidR="00877D53" w:rsidRPr="00CF13C4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line="240" w:lineRule="auto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Tanin</w:t>
                            </w:r>
                          </w:p>
                          <w:p w14:paraId="6C625A82" w14:textId="77777777" w:rsidR="00877D53" w:rsidRPr="00CF13C4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line="240" w:lineRule="auto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Saponin</w:t>
                            </w:r>
                          </w:p>
                          <w:p w14:paraId="143727D0" w14:textId="77777777" w:rsidR="00877D53" w:rsidRPr="00CF13C4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line="240" w:lineRule="auto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Steroid/Triterpeno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i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d</w:t>
                            </w:r>
                          </w:p>
                          <w:p w14:paraId="22FF1056" w14:textId="77777777" w:rsidR="00877D53" w:rsidRPr="00CF13C4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  <w:spacing w:line="240" w:lineRule="auto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Glikosida</w:t>
                            </w:r>
                          </w:p>
                          <w:p w14:paraId="2E226871" w14:textId="0239FD60" w:rsidR="00877D53" w:rsidRPr="003B5E68" w:rsidRDefault="00877D53" w:rsidP="00CF13C4">
                            <w:pPr>
                              <w:spacing w:line="240" w:lineRule="auto"/>
                              <w:jc w:val="both"/>
                              <w:rPr>
                                <w:rFonts w:asciiTheme="majorBidi" w:hAnsiTheme="majorBidi" w:cstheme="majorBidi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lang w:val="id-ID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1DF65B" id="Text Box 26" o:spid="_x0000_s1030" type="#_x0000_t202" style="position:absolute;margin-left:289.65pt;margin-top:.2pt;width:122.85pt;height:113.05pt;z-index:25164195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" fillcolor="white [3201]" strokeweight=".5pt">
                <v:textbox>
                  <w:txbxContent>
                    <w:p w14:paraId="07161B0F" w14:textId="77777777" w:rsidR="00877D53" w:rsidRPr="00CF13C4" w:rsidRDefault="00877D53" w:rsidP="00EE500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line="240" w:lineRule="auto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Alkaloid</w:t>
                      </w:r>
                    </w:p>
                    <w:p w14:paraId="7618BA0E" w14:textId="77777777" w:rsidR="00877D53" w:rsidRPr="00CF13C4" w:rsidRDefault="00877D53" w:rsidP="00EE500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line="240" w:lineRule="auto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Flavonoid</w:t>
                      </w:r>
                    </w:p>
                    <w:p w14:paraId="2DA6A05A" w14:textId="77777777" w:rsidR="00877D53" w:rsidRPr="00CF13C4" w:rsidRDefault="00877D53" w:rsidP="00EE500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line="240" w:lineRule="auto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Tanin</w:t>
                      </w:r>
                    </w:p>
                    <w:p w14:paraId="6C625A82" w14:textId="77777777" w:rsidR="00877D53" w:rsidRPr="00CF13C4" w:rsidRDefault="00877D53" w:rsidP="00EE500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line="240" w:lineRule="auto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Saponin</w:t>
                      </w:r>
                    </w:p>
                    <w:p w14:paraId="143727D0" w14:textId="77777777" w:rsidR="00877D53" w:rsidRPr="00CF13C4" w:rsidRDefault="00877D53" w:rsidP="00EE500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line="240" w:lineRule="auto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Steroid/Triterpeno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i</w:t>
                      </w: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d</w:t>
                      </w:r>
                    </w:p>
                    <w:p w14:paraId="22FF1056" w14:textId="77777777" w:rsidR="00877D53" w:rsidRPr="00CF13C4" w:rsidRDefault="00877D53" w:rsidP="00EE5002">
                      <w:pPr>
                        <w:pStyle w:val="ListParagraph"/>
                        <w:numPr>
                          <w:ilvl w:val="0"/>
                          <w:numId w:val="2"/>
                        </w:numPr>
                        <w:spacing w:line="240" w:lineRule="auto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Glikosida</w:t>
                      </w:r>
                    </w:p>
                    <w:p w14:paraId="2E226871" w14:textId="0239FD60" w:rsidR="00877D53" w:rsidRPr="003B5E68" w:rsidRDefault="00877D53" w:rsidP="00CF13C4">
                      <w:pPr>
                        <w:spacing w:line="240" w:lineRule="auto"/>
                        <w:jc w:val="both"/>
                        <w:rPr>
                          <w:rFonts w:asciiTheme="majorBidi" w:hAnsiTheme="majorBidi" w:cstheme="majorBidi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lang w:val="id-ID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1BEF740B" w14:textId="4E372A66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9902" behindDoc="0" locked="0" layoutInCell="1" allowOverlap="1" wp14:anchorId="35625F46" wp14:editId="71B88280">
                <wp:simplePos x="0" y="0"/>
                <wp:positionH relativeFrom="column">
                  <wp:posOffset>1956621</wp:posOffset>
                </wp:positionH>
                <wp:positionV relativeFrom="paragraph">
                  <wp:posOffset>93093</wp:posOffset>
                </wp:positionV>
                <wp:extent cx="1433195" cy="452755"/>
                <wp:effectExtent l="0" t="0" r="14605" b="23495"/>
                <wp:wrapNone/>
                <wp:docPr id="487711589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3195" cy="4527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D2C3CD6" w14:textId="641EBD88" w:rsidR="00877D53" w:rsidRPr="00CF13C4" w:rsidRDefault="00877D53" w:rsidP="00596C36">
                            <w:pPr>
                              <w:spacing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Golongan 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Metabolit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 sekund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5625F46" id="Text Box 23" o:spid="_x0000_s1031" type="#_x0000_t202" style="position:absolute;margin-left:154.05pt;margin-top:7.35pt;width:112.85pt;height:35.65pt;z-index:25163990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" fillcolor="white [3201]" strokeweight=".5pt">
                <v:textbox>
                  <w:txbxContent>
                    <w:p w14:paraId="2D2C3CD6" w14:textId="641EBD88" w:rsidR="00877D53" w:rsidRPr="00CF13C4" w:rsidRDefault="00877D53" w:rsidP="00596C36">
                      <w:pPr>
                        <w:spacing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Golongan </w:t>
                      </w: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Metabolit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 sekunder</w:t>
                      </w:r>
                    </w:p>
                  </w:txbxContent>
                </v:textbox>
              </v:shape>
            </w:pict>
          </mc:Fallback>
        </mc:AlternateContent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4C4385B7" w14:textId="644FD928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86343" behindDoc="0" locked="0" layoutInCell="1" allowOverlap="1" wp14:anchorId="5E788611" wp14:editId="09FB90EC">
                <wp:simplePos x="0" y="0"/>
                <wp:positionH relativeFrom="column">
                  <wp:posOffset>1466922</wp:posOffset>
                </wp:positionH>
                <wp:positionV relativeFrom="paragraph">
                  <wp:posOffset>13107</wp:posOffset>
                </wp:positionV>
                <wp:extent cx="483079" cy="1233578"/>
                <wp:effectExtent l="0" t="0" r="69850" b="62230"/>
                <wp:wrapNone/>
                <wp:docPr id="4" name="Straight Arrow Connector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83079" cy="1233578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BB61F6F" id="Straight Arrow Connector 58" o:spid="_x0000_s1026" type="#_x0000_t32" style="position:absolute;margin-left:115.5pt;margin-top:1.05pt;width:38.05pt;height:97.15pt;z-index:25178634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1166" behindDoc="0" locked="0" layoutInCell="1" allowOverlap="1" wp14:anchorId="5C402AFF" wp14:editId="5D8BEA44">
                <wp:simplePos x="0" y="0"/>
                <wp:positionH relativeFrom="column">
                  <wp:posOffset>1467524</wp:posOffset>
                </wp:positionH>
                <wp:positionV relativeFrom="paragraph">
                  <wp:posOffset>14914</wp:posOffset>
                </wp:positionV>
                <wp:extent cx="504825" cy="0"/>
                <wp:effectExtent l="0" t="76200" r="28575" b="95250"/>
                <wp:wrapNone/>
                <wp:docPr id="26168185" name="Straight Arrow Connector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0482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F376DF7" id="Straight Arrow Connector 58" o:spid="_x0000_s1026" type="#_x0000_t32" style="position:absolute;margin-left:115.55pt;margin-top:1.15pt;width:39.75pt;height:0;z-index:25165116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4238" behindDoc="0" locked="0" layoutInCell="1" allowOverlap="1" wp14:anchorId="47B0F749" wp14:editId="1D74A0D2">
                <wp:simplePos x="0" y="0"/>
                <wp:positionH relativeFrom="column">
                  <wp:posOffset>3381384</wp:posOffset>
                </wp:positionH>
                <wp:positionV relativeFrom="paragraph">
                  <wp:posOffset>46811</wp:posOffset>
                </wp:positionV>
                <wp:extent cx="288000" cy="0"/>
                <wp:effectExtent l="0" t="76200" r="17145" b="95250"/>
                <wp:wrapNone/>
                <wp:docPr id="1830739621" name="Straight Arrow Connector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800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BC90354" id="Straight Arrow Connector 58" o:spid="_x0000_s1026" type="#_x0000_t32" style="position:absolute;margin-left:266.25pt;margin-top:3.7pt;width:22.7pt;height:0;z-index:25165423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5262" behindDoc="0" locked="0" layoutInCell="1" allowOverlap="1" wp14:anchorId="40810B24" wp14:editId="774066E4">
                <wp:simplePos x="0" y="0"/>
                <wp:positionH relativeFrom="column">
                  <wp:posOffset>605790</wp:posOffset>
                </wp:positionH>
                <wp:positionV relativeFrom="paragraph">
                  <wp:posOffset>323215</wp:posOffset>
                </wp:positionV>
                <wp:extent cx="0" cy="1800000"/>
                <wp:effectExtent l="76200" t="0" r="76200" b="48260"/>
                <wp:wrapNone/>
                <wp:docPr id="705349887" name="Straight Arrow Connector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0000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0C8A37" id="Straight Arrow Connector 57" o:spid="_x0000_s1026" type="#_x0000_t32" style="position:absolute;margin-left:47.7pt;margin-top:25.45pt;width:0;height:141.75pt;z-index:25165526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" strokecolor="black [3213]" strokeweight=".5pt">
                <v:stroke endarrow="block" joinstyle="miter"/>
              </v:shape>
            </w:pict>
          </mc:Fallback>
        </mc:AlternateContent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556D8E67" w14:textId="3A0170C4" w:rsidR="00B00D04" w:rsidRPr="00695DC4" w:rsidRDefault="00612619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62E47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62E47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62E47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62E47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A62E47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66FCE5D9" w14:textId="6E774CD2" w:rsidR="00107F8F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88391" behindDoc="0" locked="0" layoutInCell="1" allowOverlap="1" wp14:anchorId="0472CA8C" wp14:editId="26769965">
                <wp:simplePos x="0" y="0"/>
                <wp:positionH relativeFrom="column">
                  <wp:posOffset>1946275</wp:posOffset>
                </wp:positionH>
                <wp:positionV relativeFrom="paragraph">
                  <wp:posOffset>254371</wp:posOffset>
                </wp:positionV>
                <wp:extent cx="1433195" cy="452755"/>
                <wp:effectExtent l="0" t="0" r="14605" b="23495"/>
                <wp:wrapNone/>
                <wp:docPr id="1936310404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3195" cy="4527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C368F2B" w14:textId="61330077" w:rsidR="00877D53" w:rsidRPr="00EA5748" w:rsidRDefault="00877D53" w:rsidP="00596C36">
                            <w:pPr>
                              <w:spacing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en-US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en-US"/>
                              </w:rPr>
                              <w:t>Aktivitas Antioksid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472CA8C" id="_x0000_s1032" type="#_x0000_t202" style="position:absolute;margin-left:153.25pt;margin-top:20.05pt;width:112.85pt;height:35.65pt;z-index:251788391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" fillcolor="white [3201]" strokeweight=".5pt">
                <v:textbox>
                  <w:txbxContent>
                    <w:p w14:paraId="3C368F2B" w14:textId="61330077" w:rsidR="00877D53" w:rsidRPr="00EA5748" w:rsidRDefault="00877D53" w:rsidP="00596C36">
                      <w:pPr>
                        <w:spacing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en-US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en-US"/>
                        </w:rPr>
                        <w:t>Aktivitas Antioksidan</w:t>
                      </w:r>
                    </w:p>
                  </w:txbxContent>
                </v:textbox>
              </v:shape>
            </w:pict>
          </mc:Fallback>
        </mc:AlternateContent>
      </w:r>
      <w:r w:rsidR="00107F8F" w:rsidRPr="00695DC4">
        <w:rPr>
          <w:rFonts w:ascii="Times New Roman" w:hAnsi="Times New Roman" w:cs="Times New Roman"/>
          <w:sz w:val="24"/>
          <w:szCs w:val="24"/>
          <w:lang w:val="fi-FI"/>
        </w:rPr>
        <w:t xml:space="preserve">  </w:t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1D1DB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40BC9852" w14:textId="4247560B" w:rsidR="00EA5748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92487" behindDoc="0" locked="0" layoutInCell="1" allowOverlap="1" wp14:anchorId="45BCB1FF" wp14:editId="01825349">
                <wp:simplePos x="0" y="0"/>
                <wp:positionH relativeFrom="column">
                  <wp:posOffset>3389630</wp:posOffset>
                </wp:positionH>
                <wp:positionV relativeFrom="paragraph">
                  <wp:posOffset>183515</wp:posOffset>
                </wp:positionV>
                <wp:extent cx="612000" cy="0"/>
                <wp:effectExtent l="0" t="76200" r="17145" b="95250"/>
                <wp:wrapNone/>
                <wp:docPr id="1936310416" name="Straight Arrow Connector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1200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877C8A0" id="Straight Arrow Connector 58" o:spid="_x0000_s1026" type="#_x0000_t32" style="position:absolute;margin-left:266.9pt;margin-top:14.45pt;width:48.2pt;height:0;z-index:251792487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90439" behindDoc="0" locked="0" layoutInCell="1" allowOverlap="1" wp14:anchorId="3C06184F" wp14:editId="530FD75C">
                <wp:simplePos x="0" y="0"/>
                <wp:positionH relativeFrom="column">
                  <wp:posOffset>4002921</wp:posOffset>
                </wp:positionH>
                <wp:positionV relativeFrom="paragraph">
                  <wp:posOffset>38100</wp:posOffset>
                </wp:positionV>
                <wp:extent cx="1010500" cy="310515"/>
                <wp:effectExtent l="0" t="0" r="18415" b="13335"/>
                <wp:wrapNone/>
                <wp:docPr id="1936310406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10500" cy="31051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C156AC0" w14:textId="4384207C" w:rsidR="00877D53" w:rsidRPr="00EA5748" w:rsidRDefault="00877D53" w:rsidP="00596C36">
                            <w:pPr>
                              <w:spacing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vertAlign w:val="subscript"/>
                                <w:lang w:val="en-US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en-US"/>
                              </w:rPr>
                              <w:t>IC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vertAlign w:val="subscript"/>
                                <w:lang w:val="en-US"/>
                              </w:rPr>
                              <w:t>5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06184F" id="_x0000_s1033" type="#_x0000_t202" style="position:absolute;margin-left:315.2pt;margin-top:3pt;width:79.55pt;height:24.45pt;z-index:25179043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" fillcolor="white [3201]" strokeweight=".5pt">
                <v:textbox>
                  <w:txbxContent>
                    <w:p w14:paraId="3C156AC0" w14:textId="4384207C" w:rsidR="00877D53" w:rsidRPr="00EA5748" w:rsidRDefault="00877D53" w:rsidP="00596C36">
                      <w:pPr>
                        <w:spacing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vertAlign w:val="subscript"/>
                          <w:lang w:val="en-US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en-US"/>
                        </w:rPr>
                        <w:t>IC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vertAlign w:val="subscript"/>
                          <w:lang w:val="en-US"/>
                        </w:rPr>
                        <w:t>50</w:t>
                      </w:r>
                    </w:p>
                  </w:txbxContent>
                </v:textbox>
              </v:shape>
            </w:pict>
          </mc:Fallback>
        </mc:AlternateContent>
      </w:r>
    </w:p>
    <w:p w14:paraId="30D6BE53" w14:textId="77777777" w:rsidR="00EA5748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</w:p>
    <w:p w14:paraId="0F0AAD45" w14:textId="74767515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2974" behindDoc="0" locked="0" layoutInCell="1" allowOverlap="1" wp14:anchorId="7F76A9E6" wp14:editId="61978FFA">
                <wp:simplePos x="0" y="0"/>
                <wp:positionH relativeFrom="column">
                  <wp:posOffset>3700290</wp:posOffset>
                </wp:positionH>
                <wp:positionV relativeFrom="paragraph">
                  <wp:posOffset>29686</wp:posOffset>
                </wp:positionV>
                <wp:extent cx="1433195" cy="1637355"/>
                <wp:effectExtent l="0" t="0" r="14605" b="20320"/>
                <wp:wrapNone/>
                <wp:docPr id="1936310418" name="Text Box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3195" cy="16373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EB7D165" w14:textId="6A005D36" w:rsidR="00877D53" w:rsidRPr="009011B5" w:rsidRDefault="00877D53" w:rsidP="00686596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spacing w:line="240" w:lineRule="auto"/>
                              <w:ind w:left="426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en-US"/>
                              </w:rPr>
                              <w:t>Cycling test</w:t>
                            </w:r>
                          </w:p>
                          <w:p w14:paraId="51514DA4" w14:textId="0F28AC02" w:rsidR="00877D53" w:rsidRPr="00487F76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spacing w:line="240" w:lineRule="auto"/>
                              <w:ind w:left="426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9011B5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Organoleptis</w:t>
                            </w:r>
                          </w:p>
                          <w:p w14:paraId="60E43032" w14:textId="01464EB8" w:rsidR="00877D53" w:rsidRPr="009011B5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spacing w:line="240" w:lineRule="auto"/>
                              <w:ind w:left="426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pH</w:t>
                            </w:r>
                          </w:p>
                          <w:p w14:paraId="2D19D3C5" w14:textId="77777777" w:rsidR="00877D53" w:rsidRPr="009011B5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spacing w:line="240" w:lineRule="auto"/>
                              <w:ind w:left="426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9011B5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Daya sebar</w:t>
                            </w:r>
                          </w:p>
                          <w:p w14:paraId="52DDEBBB" w14:textId="3A419ED7" w:rsidR="00877D53" w:rsidRPr="009011B5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spacing w:line="240" w:lineRule="auto"/>
                              <w:ind w:left="426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Daya lekat</w:t>
                            </w:r>
                          </w:p>
                          <w:p w14:paraId="585BAF8D" w14:textId="77777777" w:rsidR="00877D53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spacing w:line="240" w:lineRule="auto"/>
                              <w:ind w:left="426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9011B5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Viskositas</w:t>
                            </w:r>
                          </w:p>
                          <w:p w14:paraId="1FDE8A4B" w14:textId="376C145F" w:rsidR="00877D53" w:rsidRPr="00487F76" w:rsidRDefault="00877D53" w:rsidP="00EE5002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spacing w:line="240" w:lineRule="auto"/>
                              <w:ind w:left="426"/>
                              <w:jc w:val="both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en-US"/>
                              </w:rPr>
                              <w:t>Homogenitas</w:t>
                            </w:r>
                          </w:p>
                          <w:p w14:paraId="7B1D1371" w14:textId="77777777" w:rsidR="00877D53" w:rsidRPr="00FA73CA" w:rsidRDefault="00877D53" w:rsidP="00FA73CA">
                            <w:pPr>
                              <w:spacing w:line="240" w:lineRule="auto"/>
                              <w:ind w:left="360"/>
                              <w:rPr>
                                <w:rFonts w:asciiTheme="majorBidi" w:hAnsiTheme="majorBidi" w:cstheme="majorBidi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76A9E6" id="Text Box 27" o:spid="_x0000_s1034" type="#_x0000_t202" style="position:absolute;margin-left:291.35pt;margin-top:2.35pt;width:112.85pt;height:128.95pt;z-index:25164297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" fillcolor="white [3201]" strokeweight=".5pt">
                <v:textbox>
                  <w:txbxContent>
                    <w:p w14:paraId="7EB7D165" w14:textId="6A005D36" w:rsidR="00877D53" w:rsidRPr="009011B5" w:rsidRDefault="00877D53" w:rsidP="00686596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spacing w:line="240" w:lineRule="auto"/>
                        <w:ind w:left="426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en-US"/>
                        </w:rPr>
                        <w:t>Cycling test</w:t>
                      </w:r>
                    </w:p>
                    <w:p w14:paraId="51514DA4" w14:textId="0F28AC02" w:rsidR="00877D53" w:rsidRPr="00487F76" w:rsidRDefault="00877D53" w:rsidP="00EE5002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spacing w:line="240" w:lineRule="auto"/>
                        <w:ind w:left="426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9011B5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Organoleptis</w:t>
                      </w:r>
                    </w:p>
                    <w:p w14:paraId="60E43032" w14:textId="01464EB8" w:rsidR="00877D53" w:rsidRPr="009011B5" w:rsidRDefault="00877D53" w:rsidP="00EE5002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spacing w:line="240" w:lineRule="auto"/>
                        <w:ind w:left="426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pH</w:t>
                      </w:r>
                    </w:p>
                    <w:p w14:paraId="2D19D3C5" w14:textId="77777777" w:rsidR="00877D53" w:rsidRPr="009011B5" w:rsidRDefault="00877D53" w:rsidP="00EE5002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spacing w:line="240" w:lineRule="auto"/>
                        <w:ind w:left="426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9011B5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Daya sebar</w:t>
                      </w:r>
                    </w:p>
                    <w:p w14:paraId="52DDEBBB" w14:textId="3A419ED7" w:rsidR="00877D53" w:rsidRPr="009011B5" w:rsidRDefault="00877D53" w:rsidP="00EE5002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spacing w:line="240" w:lineRule="auto"/>
                        <w:ind w:left="426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Daya lekat</w:t>
                      </w:r>
                    </w:p>
                    <w:p w14:paraId="585BAF8D" w14:textId="77777777" w:rsidR="00877D53" w:rsidRDefault="00877D53" w:rsidP="00EE5002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spacing w:line="240" w:lineRule="auto"/>
                        <w:ind w:left="426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9011B5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Viskositas</w:t>
                      </w:r>
                    </w:p>
                    <w:p w14:paraId="1FDE8A4B" w14:textId="376C145F" w:rsidR="00877D53" w:rsidRPr="00487F76" w:rsidRDefault="00877D53" w:rsidP="00EE5002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spacing w:line="240" w:lineRule="auto"/>
                        <w:ind w:left="426"/>
                        <w:jc w:val="both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en-US"/>
                        </w:rPr>
                        <w:t>Homogenitas</w:t>
                      </w:r>
                    </w:p>
                    <w:p w14:paraId="7B1D1371" w14:textId="77777777" w:rsidR="00877D53" w:rsidRPr="00FA73CA" w:rsidRDefault="00877D53" w:rsidP="00FA73CA">
                      <w:pPr>
                        <w:spacing w:line="240" w:lineRule="auto"/>
                        <w:ind w:left="360"/>
                        <w:rPr>
                          <w:rFonts w:asciiTheme="majorBidi" w:hAnsiTheme="majorBidi" w:cstheme="majorBidi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3C571C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065F12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00D04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27A5F813" w14:textId="664EA1A2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7854" behindDoc="0" locked="0" layoutInCell="1" allowOverlap="1" wp14:anchorId="719BBF2E" wp14:editId="3794FB69">
                <wp:simplePos x="0" y="0"/>
                <wp:positionH relativeFrom="column">
                  <wp:posOffset>-318746</wp:posOffset>
                </wp:positionH>
                <wp:positionV relativeFrom="paragraph">
                  <wp:posOffset>204720</wp:posOffset>
                </wp:positionV>
                <wp:extent cx="1867535" cy="666750"/>
                <wp:effectExtent l="0" t="0" r="18415" b="19050"/>
                <wp:wrapNone/>
                <wp:docPr id="1926448276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67535" cy="6667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8488ED5" w14:textId="7A59C9DA" w:rsidR="00877D53" w:rsidRPr="00D20FB6" w:rsidRDefault="00877D53" w:rsidP="00596C36">
                            <w:pPr>
                              <w:spacing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Formulasi </w:t>
                            </w:r>
                            <w:r w:rsidRPr="00D20FB6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Masker 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Nano</w:t>
                            </w:r>
                            <w:r w:rsidRPr="00D20FB6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gel 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Jambu nasi-nasi </w:t>
                            </w:r>
                            <w:r w:rsidRPr="00CF13C4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(Syzygium zeylanicum</w:t>
                            </w:r>
                            <w:r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L.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9BBF2E" id="Text Box 19" o:spid="_x0000_s1035" type="#_x0000_t202" style="position:absolute;margin-left:-25.1pt;margin-top:16.1pt;width:147.05pt;height:52.5pt;z-index:25163785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" fillcolor="white [3201]" strokeweight=".5pt">
                <v:textbox>
                  <w:txbxContent>
                    <w:p w14:paraId="18488ED5" w14:textId="7A59C9DA" w:rsidR="00877D53" w:rsidRPr="00D20FB6" w:rsidRDefault="00877D53" w:rsidP="00596C36">
                      <w:pPr>
                        <w:spacing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Formulasi </w:t>
                      </w:r>
                      <w:r w:rsidRPr="00D20FB6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Masker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Nano</w:t>
                      </w:r>
                      <w:r w:rsidRPr="00D20FB6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gel </w:t>
                      </w:r>
                      <w:r w:rsidRPr="00CF13C4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Jambu nasi-nasi </w:t>
                      </w:r>
                      <w:r w:rsidRPr="00CF13C4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(Syzygium zeylanicum</w:t>
                      </w:r>
                      <w:r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L.)</w:t>
                      </w:r>
                    </w:p>
                  </w:txbxContent>
                </v:textbox>
              </v:shape>
            </w:pict>
          </mc:Fallback>
        </mc:AlternateContent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252AB9BC" w14:textId="6B603196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0926" behindDoc="0" locked="0" layoutInCell="1" allowOverlap="1" wp14:anchorId="41E04F04" wp14:editId="32BA634D">
                <wp:simplePos x="0" y="0"/>
                <wp:positionH relativeFrom="column">
                  <wp:posOffset>2137375</wp:posOffset>
                </wp:positionH>
                <wp:positionV relativeFrom="paragraph">
                  <wp:posOffset>20215</wp:posOffset>
                </wp:positionV>
                <wp:extent cx="1264285" cy="495935"/>
                <wp:effectExtent l="0" t="0" r="12065" b="18415"/>
                <wp:wrapNone/>
                <wp:docPr id="164495496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64285" cy="4959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61738AB" w14:textId="77777777" w:rsidR="00877D53" w:rsidRPr="00D20FB6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9011B5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Stabilitas sediaan </w:t>
                            </w:r>
                            <w:r w:rsidRPr="00D20FB6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masker gel</w:t>
                            </w:r>
                          </w:p>
                          <w:p w14:paraId="33E5D149" w14:textId="77777777" w:rsidR="00877D53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  <w:p w14:paraId="129ABD35" w14:textId="77777777" w:rsidR="00877D53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  <w:p w14:paraId="55594C01" w14:textId="77777777" w:rsidR="00877D53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  <w:p w14:paraId="5DC5B394" w14:textId="77777777" w:rsidR="00877D53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m</w:t>
                            </w:r>
                          </w:p>
                          <w:p w14:paraId="04872037" w14:textId="77777777" w:rsidR="00877D53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  <w:p w14:paraId="4EEBA397" w14:textId="77777777" w:rsidR="00877D53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  <w:p w14:paraId="40EFA7E1" w14:textId="77777777" w:rsidR="00877D53" w:rsidRPr="009C463C" w:rsidRDefault="00877D53" w:rsidP="00612619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1E04F04" id="Text Box 24" o:spid="_x0000_s1036" type="#_x0000_t202" style="position:absolute;margin-left:168.3pt;margin-top:1.6pt;width:99.55pt;height:39.05pt;z-index:25164092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" fillcolor="white [3201]" strokeweight=".5pt">
                <v:textbox>
                  <w:txbxContent>
                    <w:p w14:paraId="361738AB" w14:textId="77777777" w:rsidR="00877D53" w:rsidRPr="00D20FB6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9011B5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Stabilitas sediaan </w:t>
                      </w:r>
                      <w:r w:rsidRPr="00D20FB6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masker gel</w:t>
                      </w:r>
                    </w:p>
                    <w:p w14:paraId="33E5D149" w14:textId="77777777" w:rsidR="00877D53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</w:p>
                    <w:p w14:paraId="129ABD35" w14:textId="77777777" w:rsidR="00877D53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</w:p>
                    <w:p w14:paraId="55594C01" w14:textId="77777777" w:rsidR="00877D53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</w:p>
                    <w:p w14:paraId="5DC5B394" w14:textId="77777777" w:rsidR="00877D53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m</w:t>
                      </w:r>
                    </w:p>
                    <w:p w14:paraId="04872037" w14:textId="77777777" w:rsidR="00877D53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</w:p>
                    <w:p w14:paraId="4EEBA397" w14:textId="77777777" w:rsidR="00877D53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</w:p>
                    <w:p w14:paraId="40EFA7E1" w14:textId="77777777" w:rsidR="00877D53" w:rsidRPr="009C463C" w:rsidRDefault="00877D53" w:rsidP="00612619">
                      <w:pPr>
                        <w:jc w:val="center"/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8094" behindDoc="0" locked="0" layoutInCell="1" allowOverlap="1" wp14:anchorId="4C818CAB" wp14:editId="6FBBA395">
                <wp:simplePos x="0" y="0"/>
                <wp:positionH relativeFrom="column">
                  <wp:posOffset>3392017</wp:posOffset>
                </wp:positionH>
                <wp:positionV relativeFrom="paragraph">
                  <wp:posOffset>275397</wp:posOffset>
                </wp:positionV>
                <wp:extent cx="288000" cy="0"/>
                <wp:effectExtent l="0" t="76200" r="17145" b="95250"/>
                <wp:wrapNone/>
                <wp:docPr id="131104950" name="Straight Arrow Connector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800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C192861" id="Straight Arrow Connector 42" o:spid="_x0000_s1026" type="#_x0000_t32" style="position:absolute;margin-left:267.1pt;margin-top:21.7pt;width:22.7pt;height:0;z-index:25164809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9118" behindDoc="0" locked="0" layoutInCell="1" allowOverlap="1" wp14:anchorId="4E5A8E8C" wp14:editId="0B7D7B01">
                <wp:simplePos x="0" y="0"/>
                <wp:positionH relativeFrom="column">
                  <wp:posOffset>1775868</wp:posOffset>
                </wp:positionH>
                <wp:positionV relativeFrom="paragraph">
                  <wp:posOffset>275397</wp:posOffset>
                </wp:positionV>
                <wp:extent cx="10160" cy="1129665"/>
                <wp:effectExtent l="0" t="0" r="27940" b="13335"/>
                <wp:wrapNone/>
                <wp:docPr id="1973230657" name="Straight Connector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160" cy="112966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36BE702" id="Straight Connector 50" o:spid="_x0000_s1026" style="position:absolute;z-index:25164911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9.85pt,21.7pt" to="140.65pt,110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" strokecolor="black [3213]" strokeweight=".5pt">
                <v:stroke joinstyle="miter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6286" behindDoc="0" locked="0" layoutInCell="1" allowOverlap="1" wp14:anchorId="645B47EB" wp14:editId="45DAC2A7">
                <wp:simplePos x="0" y="0"/>
                <wp:positionH relativeFrom="column">
                  <wp:posOffset>1563217</wp:posOffset>
                </wp:positionH>
                <wp:positionV relativeFrom="paragraph">
                  <wp:posOffset>243499</wp:posOffset>
                </wp:positionV>
                <wp:extent cx="542925" cy="0"/>
                <wp:effectExtent l="0" t="76200" r="28575" b="95250"/>
                <wp:wrapNone/>
                <wp:docPr id="1259427947" name="Straight Arrow Connector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4292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E711BB5" id="Straight Arrow Connector 42" o:spid="_x0000_s1026" type="#_x0000_t32" style="position:absolute;margin-left:123.1pt;margin-top:19.15pt;width:42.75pt;height:0;z-index:25165628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" strokecolor="black [3213]" strokeweight=".5pt">
                <v:stroke endarrow="block" joinstyle="miter"/>
              </v:shape>
            </w:pict>
          </mc:Fallback>
        </mc:AlternateContent>
      </w:r>
    </w:p>
    <w:p w14:paraId="73242A0D" w14:textId="41F1F241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7310" behindDoc="0" locked="0" layoutInCell="1" allowOverlap="1" wp14:anchorId="79E775FC" wp14:editId="746A576F">
                <wp:simplePos x="0" y="0"/>
                <wp:positionH relativeFrom="column">
                  <wp:posOffset>2796594</wp:posOffset>
                </wp:positionH>
                <wp:positionV relativeFrom="paragraph">
                  <wp:posOffset>229115</wp:posOffset>
                </wp:positionV>
                <wp:extent cx="9525" cy="534670"/>
                <wp:effectExtent l="38100" t="0" r="66675" b="55880"/>
                <wp:wrapNone/>
                <wp:docPr id="527507563" name="Straight Arrow Connector 1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53467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02162A1" id="Straight Arrow Connector 139" o:spid="_x0000_s1026" type="#_x0000_t32" style="position:absolute;margin-left:220.2pt;margin-top:18.05pt;width:.75pt;height:42.1pt;z-index:25165731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" strokecolor="black [3200]" strokeweight=".5pt">
                <v:stroke endarrow="block" joinstyle="miter"/>
              </v:shape>
            </w:pict>
          </mc:Fallback>
        </mc:AlternateContent>
      </w:r>
    </w:p>
    <w:p w14:paraId="4D6E1CDF" w14:textId="15981E03" w:rsidR="00065F12" w:rsidRPr="00695DC4" w:rsidRDefault="00612619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14568370" w14:textId="63484E0F" w:rsidR="00B00D04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5022" behindDoc="0" locked="0" layoutInCell="1" allowOverlap="1" wp14:anchorId="67E78A2F" wp14:editId="01970F5D">
                <wp:simplePos x="0" y="0"/>
                <wp:positionH relativeFrom="column">
                  <wp:posOffset>2254333</wp:posOffset>
                </wp:positionH>
                <wp:positionV relativeFrom="paragraph">
                  <wp:posOffset>210981</wp:posOffset>
                </wp:positionV>
                <wp:extent cx="1266825" cy="790575"/>
                <wp:effectExtent l="0" t="0" r="28575" b="28575"/>
                <wp:wrapNone/>
                <wp:docPr id="877177828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66825" cy="7905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7FD4BF4" w14:textId="2847FA69" w:rsidR="00877D53" w:rsidRPr="009011B5" w:rsidRDefault="00877D53" w:rsidP="003C571C">
                            <w:pPr>
                              <w:spacing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9011B5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 xml:space="preserve">Uji Kelembapan menggunakan alat </w:t>
                            </w:r>
                            <w:r w:rsidRPr="009011B5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  <w:t>Skin An</w:t>
                            </w:r>
                            <w:r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  <w:t>aly</w:t>
                            </w:r>
                            <w:r w:rsidRPr="009011B5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  <w:t>z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E78A2F" id="Text Box 25" o:spid="_x0000_s1037" type="#_x0000_t202" style="position:absolute;margin-left:177.5pt;margin-top:16.6pt;width:99.75pt;height:62.25pt;z-index:25164502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" fillcolor="white [3201]" strokeweight=".5pt">
                <v:textbox>
                  <w:txbxContent>
                    <w:p w14:paraId="67FD4BF4" w14:textId="2847FA69" w:rsidR="00877D53" w:rsidRPr="009011B5" w:rsidRDefault="00877D53" w:rsidP="003C571C">
                      <w:pPr>
                        <w:spacing w:line="240" w:lineRule="auto"/>
                        <w:jc w:val="center"/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 w:rsidRPr="009011B5"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 xml:space="preserve">Uji Kelembapan menggunakan alat </w:t>
                      </w:r>
                      <w:r w:rsidRPr="009011B5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  <w:lang w:val="id-ID"/>
                        </w:rPr>
                        <w:t>Skin An</w:t>
                      </w:r>
                      <w:r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  <w:lang w:val="id-ID"/>
                        </w:rPr>
                        <w:t>aly</w:t>
                      </w:r>
                      <w:r w:rsidRPr="009011B5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  <w:lang w:val="id-ID"/>
                        </w:rPr>
                        <w:t>zer</w:t>
                      </w:r>
                    </w:p>
                  </w:txbxContent>
                </v:textbox>
              </v:shape>
            </w:pict>
          </mc:Fallback>
        </mc:AlternateContent>
      </w:r>
    </w:p>
    <w:p w14:paraId="303692F7" w14:textId="588641E9" w:rsidR="00686778" w:rsidRPr="00695DC4" w:rsidRDefault="00EA5748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6046" behindDoc="0" locked="0" layoutInCell="1" allowOverlap="1" wp14:anchorId="071959C1" wp14:editId="0E7B4922">
                <wp:simplePos x="0" y="0"/>
                <wp:positionH relativeFrom="column">
                  <wp:posOffset>3785383</wp:posOffset>
                </wp:positionH>
                <wp:positionV relativeFrom="paragraph">
                  <wp:posOffset>25999</wp:posOffset>
                </wp:positionV>
                <wp:extent cx="1348121" cy="542925"/>
                <wp:effectExtent l="0" t="0" r="23495" b="28575"/>
                <wp:wrapNone/>
                <wp:docPr id="111628090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48121" cy="5429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F74C9AD" w14:textId="7A99BF80" w:rsidR="00877D53" w:rsidRPr="00686596" w:rsidRDefault="00877D53" w:rsidP="00704714">
                            <w:pPr>
                              <w:spacing w:after="0" w:line="240" w:lineRule="auto"/>
                              <w:jc w:val="center"/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 w:rsidRPr="00686596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Moisture</w:t>
                            </w:r>
                          </w:p>
                          <w:p w14:paraId="6E69F20C" w14:textId="77777777" w:rsidR="00877D53" w:rsidRPr="009011B5" w:rsidRDefault="00877D53" w:rsidP="00704714">
                            <w:pPr>
                              <w:spacing w:after="0" w:line="240" w:lineRule="auto"/>
                              <w:jc w:val="center"/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9011B5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(kadar air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1959C1" id="Text Box 28" o:spid="_x0000_s1038" type="#_x0000_t202" style="position:absolute;margin-left:298.05pt;margin-top:2.05pt;width:106.15pt;height:42.75pt;z-index:25164604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" fillcolor="white [3201]" strokeweight=".5pt">
                <v:textbox>
                  <w:txbxContent>
                    <w:p w14:paraId="6F74C9AD" w14:textId="7A99BF80" w:rsidR="00877D53" w:rsidRPr="00686596" w:rsidRDefault="00877D53" w:rsidP="00704714">
                      <w:pPr>
                        <w:spacing w:after="0" w:line="240" w:lineRule="auto"/>
                        <w:jc w:val="center"/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</w:pPr>
                      <w:r w:rsidRPr="00686596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Moisture</w:t>
                      </w:r>
                    </w:p>
                    <w:p w14:paraId="6E69F20C" w14:textId="77777777" w:rsidR="00877D53" w:rsidRPr="009011B5" w:rsidRDefault="00877D53" w:rsidP="00704714">
                      <w:pPr>
                        <w:spacing w:after="0" w:line="240" w:lineRule="auto"/>
                        <w:jc w:val="center"/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  <w:lang w:val="id-ID"/>
                        </w:rPr>
                      </w:pPr>
                      <w:r w:rsidRPr="009011B5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(kadar air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2190" behindDoc="0" locked="0" layoutInCell="1" allowOverlap="1" wp14:anchorId="2B2A1F0A" wp14:editId="1191548A">
                <wp:simplePos x="0" y="0"/>
                <wp:positionH relativeFrom="column">
                  <wp:posOffset>1797133</wp:posOffset>
                </wp:positionH>
                <wp:positionV relativeFrom="paragraph">
                  <wp:posOffset>239128</wp:posOffset>
                </wp:positionV>
                <wp:extent cx="439420" cy="0"/>
                <wp:effectExtent l="0" t="76200" r="17780" b="95250"/>
                <wp:wrapNone/>
                <wp:docPr id="1124171500" name="Straight Arrow Connector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3942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75AC3F0" id="Straight Arrow Connector 52" o:spid="_x0000_s1026" type="#_x0000_t32" style="position:absolute;margin-left:141.5pt;margin-top:18.85pt;width:34.6pt;height:0;z-index:25165219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" strokecolor="black [3213]" strokeweight="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8334" behindDoc="0" locked="0" layoutInCell="1" allowOverlap="1" wp14:anchorId="319B6F46" wp14:editId="16D428EB">
                <wp:simplePos x="0" y="0"/>
                <wp:positionH relativeFrom="column">
                  <wp:posOffset>3540873</wp:posOffset>
                </wp:positionH>
                <wp:positionV relativeFrom="paragraph">
                  <wp:posOffset>281658</wp:posOffset>
                </wp:positionV>
                <wp:extent cx="216000" cy="0"/>
                <wp:effectExtent l="0" t="76200" r="12700" b="95250"/>
                <wp:wrapNone/>
                <wp:docPr id="808956063" name="Straight Arrow Connector 1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1600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5F27D20" id="Straight Arrow Connector 140" o:spid="_x0000_s1026" type="#_x0000_t32" style="position:absolute;margin-left:278.8pt;margin-top:22.2pt;width:17pt;height:0;z-index:25165833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" strokecolor="black [3200]" strokeweight=".5pt">
                <v:stroke endarrow="block" joinstyle="miter"/>
              </v:shape>
            </w:pict>
          </mc:Fallback>
        </mc:AlternateContent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612619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D2F5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D2F5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D2F5E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7270F3" w:rsidRPr="00695DC4"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 wp14:anchorId="78DC5385" wp14:editId="1FB30416">
                <wp:simplePos x="0" y="0"/>
                <wp:positionH relativeFrom="column">
                  <wp:posOffset>2343150</wp:posOffset>
                </wp:positionH>
                <wp:positionV relativeFrom="paragraph">
                  <wp:posOffset>284480</wp:posOffset>
                </wp:positionV>
                <wp:extent cx="0" cy="9525"/>
                <wp:effectExtent l="0" t="0" r="38100" b="28575"/>
                <wp:wrapNone/>
                <wp:docPr id="1590178532" name="Straight Connector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952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173FCE6" id="Straight Connector 34" o:spid="_x0000_s1026" style="position:absolute;flip:y;z-index:251635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4.5pt,22.4pt" to="184.5pt,23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" strokecolor="#4472c4 [3204]" strokeweight=".5pt">
                <v:stroke joinstyle="miter"/>
              </v:line>
            </w:pict>
          </mc:Fallback>
        </mc:AlternateContent>
      </w:r>
      <w:r w:rsidR="007270F3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7270F3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55FD0CCB" w14:textId="3040A5D6" w:rsidR="007270F3" w:rsidRPr="00695DC4" w:rsidRDefault="007270F3" w:rsidP="00A47794">
      <w:pPr>
        <w:tabs>
          <w:tab w:val="left" w:pos="1440"/>
        </w:tabs>
        <w:rPr>
          <w:rFonts w:ascii="Times New Roman" w:hAnsi="Times New Roman" w:cs="Times New Roman"/>
          <w:sz w:val="24"/>
          <w:szCs w:val="24"/>
          <w:lang w:val="fi-FI"/>
        </w:rPr>
      </w:pP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60DB4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60DB4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60DB4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  <w:r w:rsidR="00B60DB4" w:rsidRPr="00695DC4">
        <w:rPr>
          <w:rFonts w:ascii="Times New Roman" w:hAnsi="Times New Roman" w:cs="Times New Roman"/>
          <w:sz w:val="24"/>
          <w:szCs w:val="24"/>
          <w:lang w:val="fi-FI"/>
        </w:rPr>
        <w:tab/>
      </w:r>
    </w:p>
    <w:p w14:paraId="2A816313" w14:textId="77777777" w:rsidR="00704714" w:rsidRPr="00695DC4" w:rsidRDefault="00704714" w:rsidP="00A47794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E64D670" w14:textId="2D838B3D" w:rsidR="00704714" w:rsidRPr="00695DC4" w:rsidRDefault="00704714" w:rsidP="00A47794">
      <w:pPr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695DC4">
        <w:rPr>
          <w:rFonts w:ascii="Times New Roman" w:hAnsi="Times New Roman" w:cs="Times New Roman"/>
          <w:b/>
          <w:bCs/>
          <w:sz w:val="24"/>
          <w:szCs w:val="24"/>
          <w:lang w:val="id-ID"/>
        </w:rPr>
        <w:t>Gambar 1.1</w:t>
      </w:r>
      <w:r w:rsidRPr="00695DC4">
        <w:rPr>
          <w:rFonts w:ascii="Times New Roman" w:hAnsi="Times New Roman" w:cs="Times New Roman"/>
          <w:sz w:val="24"/>
          <w:szCs w:val="24"/>
          <w:lang w:val="id-ID"/>
        </w:rPr>
        <w:t xml:space="preserve"> Kerangka Pikir Penelitian</w:t>
      </w:r>
    </w:p>
    <w:p w14:paraId="07020FB1" w14:textId="77777777" w:rsidR="00695DC4" w:rsidRPr="00695DC4" w:rsidRDefault="00695DC4" w:rsidP="00A47794">
      <w:pPr>
        <w:pStyle w:val="Heading1"/>
        <w:spacing w:after="0" w:line="480" w:lineRule="auto"/>
        <w:rPr>
          <w:sz w:val="24"/>
          <w:szCs w:val="24"/>
          <w:lang w:val="en-US"/>
        </w:rPr>
      </w:pPr>
      <w:bookmarkStart w:id="11" w:name="_Toc200813614"/>
      <w:bookmarkEnd w:id="11"/>
    </w:p>
    <w:sectPr w:rsidR="00695DC4" w:rsidRPr="00695DC4" w:rsidSect="00AF515A">
      <w:headerReference w:type="default" r:id="rId8"/>
      <w:footerReference w:type="first" r:id="rId9"/>
      <w:pgSz w:w="11910" w:h="16840" w:code="9"/>
      <w:pgMar w:top="1701" w:right="1701" w:bottom="1701" w:left="226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F953FD5" w14:textId="77777777" w:rsidR="00303B3D" w:rsidRDefault="00303B3D">
      <w:pPr>
        <w:spacing w:after="0" w:line="240" w:lineRule="auto"/>
      </w:pPr>
      <w:r>
        <w:separator/>
      </w:r>
    </w:p>
  </w:endnote>
  <w:endnote w:type="continuationSeparator" w:id="0">
    <w:p w14:paraId="064C22F3" w14:textId="77777777" w:rsidR="00303B3D" w:rsidRDefault="00303B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092376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A55A40" w14:textId="42162DAB" w:rsidR="00AF515A" w:rsidRDefault="00AF51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A282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741BABA" w14:textId="77777777" w:rsidR="00AF515A" w:rsidRDefault="00AF515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E6FA852" w14:textId="77777777" w:rsidR="00303B3D" w:rsidRDefault="00303B3D">
      <w:pPr>
        <w:spacing w:after="0" w:line="240" w:lineRule="auto"/>
      </w:pPr>
      <w:r>
        <w:separator/>
      </w:r>
    </w:p>
  </w:footnote>
  <w:footnote w:type="continuationSeparator" w:id="0">
    <w:p w14:paraId="0DF19138" w14:textId="77777777" w:rsidR="00303B3D" w:rsidRDefault="00303B3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8354919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8E8CA57" w14:textId="550A5533" w:rsidR="00AF515A" w:rsidRDefault="00AF515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A282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ACE64F7" w14:textId="7581A01F" w:rsidR="00D8294A" w:rsidRDefault="00D8294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5D64E4"/>
    <w:multiLevelType w:val="hybridMultilevel"/>
    <w:tmpl w:val="956CC1A6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29E81A0E">
      <w:start w:val="1"/>
      <w:numFmt w:val="decimal"/>
      <w:lvlText w:val="%2."/>
      <w:lvlJc w:val="left"/>
      <w:pPr>
        <w:ind w:left="1080" w:hanging="360"/>
      </w:pPr>
      <w:rPr>
        <w:rFonts w:ascii="Times New Roman" w:eastAsia="Times New Roman" w:hAnsi="Times New Roman" w:cs="Times New Roman" w:hint="default"/>
        <w:sz w:val="24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46D6AC5"/>
    <w:multiLevelType w:val="hybridMultilevel"/>
    <w:tmpl w:val="B2C4B3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CF3ABD"/>
    <w:multiLevelType w:val="hybridMultilevel"/>
    <w:tmpl w:val="33C69E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5AD7B4B"/>
    <w:multiLevelType w:val="hybridMultilevel"/>
    <w:tmpl w:val="5C4E76F2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067B4788"/>
    <w:multiLevelType w:val="hybridMultilevel"/>
    <w:tmpl w:val="E62A9D48"/>
    <w:lvl w:ilvl="0" w:tplc="29E81A0E">
      <w:start w:val="1"/>
      <w:numFmt w:val="decimal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15A51352"/>
    <w:multiLevelType w:val="hybridMultilevel"/>
    <w:tmpl w:val="C7F6A840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181C1C1E"/>
    <w:multiLevelType w:val="hybridMultilevel"/>
    <w:tmpl w:val="D4BEF95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1C03596A"/>
    <w:multiLevelType w:val="hybridMultilevel"/>
    <w:tmpl w:val="9B384D50"/>
    <w:lvl w:ilvl="0" w:tplc="5E289B14">
      <w:start w:val="1"/>
      <w:numFmt w:val="decimal"/>
      <w:lvlText w:val="%1."/>
      <w:lvlJc w:val="left"/>
      <w:pPr>
        <w:ind w:left="644" w:hanging="360"/>
      </w:pPr>
      <w:rPr>
        <w:rFonts w:asciiTheme="majorBidi" w:eastAsiaTheme="minorHAnsi" w:hAnsiTheme="majorBidi" w:cstheme="majorBidi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58050EC"/>
    <w:multiLevelType w:val="hybridMultilevel"/>
    <w:tmpl w:val="93FA8CD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28080301"/>
    <w:multiLevelType w:val="hybridMultilevel"/>
    <w:tmpl w:val="F834A746"/>
    <w:lvl w:ilvl="0" w:tplc="C3DEC452">
      <w:start w:val="5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B330B6A"/>
    <w:multiLevelType w:val="hybridMultilevel"/>
    <w:tmpl w:val="C6A069E4"/>
    <w:lvl w:ilvl="0" w:tplc="23141136">
      <w:start w:val="1"/>
      <w:numFmt w:val="lowerLetter"/>
      <w:lvlText w:val="%1."/>
      <w:lvlJc w:val="left"/>
      <w:pPr>
        <w:ind w:left="720" w:hanging="360"/>
      </w:pPr>
      <w:rPr>
        <w:rFonts w:eastAsia="Times New Roman" w:hint="default"/>
        <w:sz w:val="28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E45524A"/>
    <w:multiLevelType w:val="hybridMultilevel"/>
    <w:tmpl w:val="2DB8695C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>
    <w:nsid w:val="407A5A54"/>
    <w:multiLevelType w:val="hybridMultilevel"/>
    <w:tmpl w:val="07A81520"/>
    <w:lvl w:ilvl="0" w:tplc="29E81A0E">
      <w:start w:val="1"/>
      <w:numFmt w:val="decimal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428B03AB"/>
    <w:multiLevelType w:val="hybridMultilevel"/>
    <w:tmpl w:val="F3242DB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47EB477D"/>
    <w:multiLevelType w:val="hybridMultilevel"/>
    <w:tmpl w:val="7940072C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4F9851FB"/>
    <w:multiLevelType w:val="hybridMultilevel"/>
    <w:tmpl w:val="C3FE5D1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52E136D2"/>
    <w:multiLevelType w:val="hybridMultilevel"/>
    <w:tmpl w:val="83EC994A"/>
    <w:lvl w:ilvl="0" w:tplc="446E980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7342C13"/>
    <w:multiLevelType w:val="hybridMultilevel"/>
    <w:tmpl w:val="1B3AD01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BBE62CD"/>
    <w:multiLevelType w:val="hybridMultilevel"/>
    <w:tmpl w:val="E4B69DEE"/>
    <w:lvl w:ilvl="0" w:tplc="1FD0B248">
      <w:start w:val="1"/>
      <w:numFmt w:val="decimal"/>
      <w:lvlText w:val="%1."/>
      <w:lvlJc w:val="left"/>
      <w:pPr>
        <w:ind w:left="502" w:hanging="360"/>
      </w:pPr>
      <w:rPr>
        <w:rFonts w:hint="default"/>
        <w:i w:val="0"/>
      </w:rPr>
    </w:lvl>
    <w:lvl w:ilvl="1" w:tplc="38090019">
      <w:start w:val="1"/>
      <w:numFmt w:val="lowerLetter"/>
      <w:lvlText w:val="%2."/>
      <w:lvlJc w:val="left"/>
      <w:pPr>
        <w:ind w:left="1222" w:hanging="360"/>
      </w:pPr>
    </w:lvl>
    <w:lvl w:ilvl="2" w:tplc="3809001B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9">
    <w:nsid w:val="5C4041A1"/>
    <w:multiLevelType w:val="hybridMultilevel"/>
    <w:tmpl w:val="0602E4A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62A524CC"/>
    <w:multiLevelType w:val="hybridMultilevel"/>
    <w:tmpl w:val="AF8C3F8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655253A2"/>
    <w:multiLevelType w:val="hybridMultilevel"/>
    <w:tmpl w:val="D3B2E57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65E72198"/>
    <w:multiLevelType w:val="hybridMultilevel"/>
    <w:tmpl w:val="CF184D30"/>
    <w:lvl w:ilvl="0" w:tplc="8D0C666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90C39A6"/>
    <w:multiLevelType w:val="hybridMultilevel"/>
    <w:tmpl w:val="C3BE0622"/>
    <w:lvl w:ilvl="0" w:tplc="111E1A3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59C08E80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>
    <w:nsid w:val="69606143"/>
    <w:multiLevelType w:val="hybridMultilevel"/>
    <w:tmpl w:val="D730F732"/>
    <w:lvl w:ilvl="0" w:tplc="C1127F44">
      <w:start w:val="1"/>
      <w:numFmt w:val="decimal"/>
      <w:lvlText w:val="%1."/>
      <w:lvlJc w:val="left"/>
      <w:pPr>
        <w:ind w:left="502" w:hanging="360"/>
      </w:pPr>
      <w:rPr>
        <w:rFonts w:asciiTheme="majorBidi" w:hAnsiTheme="majorBidi" w:cstheme="majorBidi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A434DFC"/>
    <w:multiLevelType w:val="hybridMultilevel"/>
    <w:tmpl w:val="2990EAF8"/>
    <w:lvl w:ilvl="0" w:tplc="29E81A0E">
      <w:start w:val="1"/>
      <w:numFmt w:val="decimal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>
    <w:nsid w:val="6DF5186D"/>
    <w:multiLevelType w:val="hybridMultilevel"/>
    <w:tmpl w:val="9D24EE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>
    <w:nsid w:val="6F973174"/>
    <w:multiLevelType w:val="hybridMultilevel"/>
    <w:tmpl w:val="E9B69D36"/>
    <w:lvl w:ilvl="0" w:tplc="CAA4AB8E">
      <w:start w:val="1"/>
      <w:numFmt w:val="lowerLetter"/>
      <w:lvlText w:val="%1."/>
      <w:lvlJc w:val="left"/>
      <w:pPr>
        <w:ind w:left="720" w:hanging="360"/>
      </w:pPr>
      <w:rPr>
        <w:rFonts w:eastAsia="Times New Roman" w:hint="default"/>
        <w:sz w:val="28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5AB70A6"/>
    <w:multiLevelType w:val="hybridMultilevel"/>
    <w:tmpl w:val="E1121726"/>
    <w:lvl w:ilvl="0" w:tplc="29E81A0E">
      <w:start w:val="1"/>
      <w:numFmt w:val="decimal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>
    <w:nsid w:val="76014908"/>
    <w:multiLevelType w:val="hybridMultilevel"/>
    <w:tmpl w:val="E944694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AA96C41"/>
    <w:multiLevelType w:val="hybridMultilevel"/>
    <w:tmpl w:val="8EFA9C32"/>
    <w:lvl w:ilvl="0" w:tplc="F31E731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4"/>
  </w:num>
  <w:num w:numId="3">
    <w:abstractNumId w:val="30"/>
  </w:num>
  <w:num w:numId="4">
    <w:abstractNumId w:val="10"/>
  </w:num>
  <w:num w:numId="5">
    <w:abstractNumId w:val="27"/>
  </w:num>
  <w:num w:numId="6">
    <w:abstractNumId w:val="18"/>
  </w:num>
  <w:num w:numId="7">
    <w:abstractNumId w:val="9"/>
  </w:num>
  <w:num w:numId="8">
    <w:abstractNumId w:val="20"/>
  </w:num>
  <w:num w:numId="9">
    <w:abstractNumId w:val="22"/>
  </w:num>
  <w:num w:numId="10">
    <w:abstractNumId w:val="2"/>
  </w:num>
  <w:num w:numId="11">
    <w:abstractNumId w:val="1"/>
  </w:num>
  <w:num w:numId="12">
    <w:abstractNumId w:val="16"/>
  </w:num>
  <w:num w:numId="13">
    <w:abstractNumId w:val="6"/>
  </w:num>
  <w:num w:numId="14">
    <w:abstractNumId w:val="8"/>
  </w:num>
  <w:num w:numId="15">
    <w:abstractNumId w:val="5"/>
  </w:num>
  <w:num w:numId="16">
    <w:abstractNumId w:val="26"/>
  </w:num>
  <w:num w:numId="17">
    <w:abstractNumId w:val="23"/>
  </w:num>
  <w:num w:numId="18">
    <w:abstractNumId w:val="15"/>
  </w:num>
  <w:num w:numId="19">
    <w:abstractNumId w:val="25"/>
  </w:num>
  <w:num w:numId="20">
    <w:abstractNumId w:val="12"/>
  </w:num>
  <w:num w:numId="21">
    <w:abstractNumId w:val="14"/>
  </w:num>
  <w:num w:numId="22">
    <w:abstractNumId w:val="0"/>
  </w:num>
  <w:num w:numId="23">
    <w:abstractNumId w:val="21"/>
  </w:num>
  <w:num w:numId="24">
    <w:abstractNumId w:val="29"/>
  </w:num>
  <w:num w:numId="25">
    <w:abstractNumId w:val="11"/>
  </w:num>
  <w:num w:numId="26">
    <w:abstractNumId w:val="19"/>
  </w:num>
  <w:num w:numId="27">
    <w:abstractNumId w:val="3"/>
  </w:num>
  <w:num w:numId="28">
    <w:abstractNumId w:val="17"/>
  </w:num>
  <w:num w:numId="29">
    <w:abstractNumId w:val="13"/>
  </w:num>
  <w:num w:numId="30">
    <w:abstractNumId w:val="4"/>
  </w:num>
  <w:num w:numId="31">
    <w:abstractNumId w:val="28"/>
  </w:num>
  <w:numIdMacAtCleanup w:val="3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writeProtection w:recommended="1"/>
  <w:zoom w:percent="100"/>
  <w:hideSpellingErrors/>
  <w:hideGrammaticalErrors/>
  <w:documentProtection w:edit="forms" w:formatting="1" w:enforcement="1" w:cryptProviderType="rsaAES" w:cryptAlgorithmClass="hash" w:cryptAlgorithmType="typeAny" w:cryptAlgorithmSid="14" w:cryptSpinCount="100000" w:hash="YNeYvDmB1Z5HJzoPWG4MvrspwFdDxKAjrYqyujMhvQnLAk96E/ZGeT30ks84RF7B8071RFnvhwWhE7tODzsdtQ==" w:salt="A/1PIGFSc7/ux6dX6pDhNw==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62512"/>
    <w:rsid w:val="000000D8"/>
    <w:rsid w:val="00000CF2"/>
    <w:rsid w:val="000015E7"/>
    <w:rsid w:val="000021FB"/>
    <w:rsid w:val="0000227A"/>
    <w:rsid w:val="00002432"/>
    <w:rsid w:val="00002832"/>
    <w:rsid w:val="000028AD"/>
    <w:rsid w:val="000037AF"/>
    <w:rsid w:val="00003E50"/>
    <w:rsid w:val="00004A14"/>
    <w:rsid w:val="00004C65"/>
    <w:rsid w:val="00006875"/>
    <w:rsid w:val="000101F9"/>
    <w:rsid w:val="00010F97"/>
    <w:rsid w:val="000117AE"/>
    <w:rsid w:val="00011AB8"/>
    <w:rsid w:val="00011F2D"/>
    <w:rsid w:val="00012350"/>
    <w:rsid w:val="0001365F"/>
    <w:rsid w:val="00014D5F"/>
    <w:rsid w:val="0001511B"/>
    <w:rsid w:val="00015783"/>
    <w:rsid w:val="00016B95"/>
    <w:rsid w:val="00016DBC"/>
    <w:rsid w:val="00020614"/>
    <w:rsid w:val="00020B67"/>
    <w:rsid w:val="00020D59"/>
    <w:rsid w:val="00021436"/>
    <w:rsid w:val="00021B38"/>
    <w:rsid w:val="0002216E"/>
    <w:rsid w:val="00022275"/>
    <w:rsid w:val="000225E6"/>
    <w:rsid w:val="000232E8"/>
    <w:rsid w:val="000233B9"/>
    <w:rsid w:val="00023964"/>
    <w:rsid w:val="00024101"/>
    <w:rsid w:val="0002415F"/>
    <w:rsid w:val="00024642"/>
    <w:rsid w:val="000250D1"/>
    <w:rsid w:val="00025D3A"/>
    <w:rsid w:val="0002705A"/>
    <w:rsid w:val="000276B9"/>
    <w:rsid w:val="00027A0E"/>
    <w:rsid w:val="000301E3"/>
    <w:rsid w:val="00030978"/>
    <w:rsid w:val="00031F20"/>
    <w:rsid w:val="00032931"/>
    <w:rsid w:val="000350A9"/>
    <w:rsid w:val="000355FD"/>
    <w:rsid w:val="00035686"/>
    <w:rsid w:val="00036914"/>
    <w:rsid w:val="00036E8F"/>
    <w:rsid w:val="00037AFE"/>
    <w:rsid w:val="000402E2"/>
    <w:rsid w:val="000405AA"/>
    <w:rsid w:val="00041186"/>
    <w:rsid w:val="00041240"/>
    <w:rsid w:val="000428C3"/>
    <w:rsid w:val="000429FA"/>
    <w:rsid w:val="00042D0C"/>
    <w:rsid w:val="000443D4"/>
    <w:rsid w:val="0004471B"/>
    <w:rsid w:val="00044C0B"/>
    <w:rsid w:val="00044F7C"/>
    <w:rsid w:val="000454FC"/>
    <w:rsid w:val="00045B91"/>
    <w:rsid w:val="00045DBD"/>
    <w:rsid w:val="000460A8"/>
    <w:rsid w:val="00047076"/>
    <w:rsid w:val="00047375"/>
    <w:rsid w:val="00050184"/>
    <w:rsid w:val="000506C0"/>
    <w:rsid w:val="00051266"/>
    <w:rsid w:val="0005217F"/>
    <w:rsid w:val="00052DD0"/>
    <w:rsid w:val="00052DFD"/>
    <w:rsid w:val="000540F5"/>
    <w:rsid w:val="00054194"/>
    <w:rsid w:val="00054CF2"/>
    <w:rsid w:val="00054E9E"/>
    <w:rsid w:val="00055554"/>
    <w:rsid w:val="00055AFA"/>
    <w:rsid w:val="00055D7B"/>
    <w:rsid w:val="00055E23"/>
    <w:rsid w:val="00056284"/>
    <w:rsid w:val="00057CB1"/>
    <w:rsid w:val="00061328"/>
    <w:rsid w:val="0006132B"/>
    <w:rsid w:val="0006155E"/>
    <w:rsid w:val="000617A3"/>
    <w:rsid w:val="00062512"/>
    <w:rsid w:val="000630E7"/>
    <w:rsid w:val="000633F7"/>
    <w:rsid w:val="000636F2"/>
    <w:rsid w:val="00065AF8"/>
    <w:rsid w:val="00065F12"/>
    <w:rsid w:val="00066A91"/>
    <w:rsid w:val="0006744B"/>
    <w:rsid w:val="000676B8"/>
    <w:rsid w:val="00071426"/>
    <w:rsid w:val="00071502"/>
    <w:rsid w:val="000723D9"/>
    <w:rsid w:val="00072FF1"/>
    <w:rsid w:val="0007331E"/>
    <w:rsid w:val="00074492"/>
    <w:rsid w:val="0007553C"/>
    <w:rsid w:val="000759C3"/>
    <w:rsid w:val="00075F82"/>
    <w:rsid w:val="00076994"/>
    <w:rsid w:val="00076AB7"/>
    <w:rsid w:val="00077D04"/>
    <w:rsid w:val="00077F6D"/>
    <w:rsid w:val="00080046"/>
    <w:rsid w:val="000816F8"/>
    <w:rsid w:val="00081EB1"/>
    <w:rsid w:val="00083F7C"/>
    <w:rsid w:val="00084E95"/>
    <w:rsid w:val="0008717B"/>
    <w:rsid w:val="000874F5"/>
    <w:rsid w:val="00087FA2"/>
    <w:rsid w:val="0009197A"/>
    <w:rsid w:val="00092514"/>
    <w:rsid w:val="000933EB"/>
    <w:rsid w:val="00093416"/>
    <w:rsid w:val="000935F4"/>
    <w:rsid w:val="000941E6"/>
    <w:rsid w:val="00094666"/>
    <w:rsid w:val="00094C43"/>
    <w:rsid w:val="00094E73"/>
    <w:rsid w:val="000954B0"/>
    <w:rsid w:val="00095D06"/>
    <w:rsid w:val="000969F1"/>
    <w:rsid w:val="0009702A"/>
    <w:rsid w:val="000973BF"/>
    <w:rsid w:val="00097545"/>
    <w:rsid w:val="00097A16"/>
    <w:rsid w:val="000A15AE"/>
    <w:rsid w:val="000A1E2B"/>
    <w:rsid w:val="000A3DDF"/>
    <w:rsid w:val="000A3E76"/>
    <w:rsid w:val="000A4EA3"/>
    <w:rsid w:val="000A4FE6"/>
    <w:rsid w:val="000A5A77"/>
    <w:rsid w:val="000A74E7"/>
    <w:rsid w:val="000A77F9"/>
    <w:rsid w:val="000A7E5D"/>
    <w:rsid w:val="000B063D"/>
    <w:rsid w:val="000B075F"/>
    <w:rsid w:val="000B0B42"/>
    <w:rsid w:val="000B0F80"/>
    <w:rsid w:val="000B150F"/>
    <w:rsid w:val="000B19C6"/>
    <w:rsid w:val="000B1CCE"/>
    <w:rsid w:val="000B1F34"/>
    <w:rsid w:val="000B255A"/>
    <w:rsid w:val="000B2ADB"/>
    <w:rsid w:val="000B2C84"/>
    <w:rsid w:val="000B37F9"/>
    <w:rsid w:val="000B40BF"/>
    <w:rsid w:val="000B4211"/>
    <w:rsid w:val="000B5169"/>
    <w:rsid w:val="000B51B8"/>
    <w:rsid w:val="000B62AB"/>
    <w:rsid w:val="000B6D9F"/>
    <w:rsid w:val="000B7A6C"/>
    <w:rsid w:val="000B7DAA"/>
    <w:rsid w:val="000C0461"/>
    <w:rsid w:val="000C0633"/>
    <w:rsid w:val="000C114E"/>
    <w:rsid w:val="000C16F9"/>
    <w:rsid w:val="000C1B09"/>
    <w:rsid w:val="000C1BF2"/>
    <w:rsid w:val="000C280E"/>
    <w:rsid w:val="000C2874"/>
    <w:rsid w:val="000C3867"/>
    <w:rsid w:val="000C3F63"/>
    <w:rsid w:val="000C423B"/>
    <w:rsid w:val="000C511B"/>
    <w:rsid w:val="000C58C7"/>
    <w:rsid w:val="000C6059"/>
    <w:rsid w:val="000C7584"/>
    <w:rsid w:val="000C78B2"/>
    <w:rsid w:val="000D0C92"/>
    <w:rsid w:val="000D0F7C"/>
    <w:rsid w:val="000D1B5F"/>
    <w:rsid w:val="000D1D9F"/>
    <w:rsid w:val="000D2090"/>
    <w:rsid w:val="000D230E"/>
    <w:rsid w:val="000D2CB1"/>
    <w:rsid w:val="000D3795"/>
    <w:rsid w:val="000D38CB"/>
    <w:rsid w:val="000D4487"/>
    <w:rsid w:val="000D4BA5"/>
    <w:rsid w:val="000D4DF0"/>
    <w:rsid w:val="000D60C6"/>
    <w:rsid w:val="000D6225"/>
    <w:rsid w:val="000D6861"/>
    <w:rsid w:val="000D6996"/>
    <w:rsid w:val="000D732D"/>
    <w:rsid w:val="000D779A"/>
    <w:rsid w:val="000D785C"/>
    <w:rsid w:val="000D7A7C"/>
    <w:rsid w:val="000D7D7B"/>
    <w:rsid w:val="000E015D"/>
    <w:rsid w:val="000E0D60"/>
    <w:rsid w:val="000E1116"/>
    <w:rsid w:val="000E1174"/>
    <w:rsid w:val="000E1190"/>
    <w:rsid w:val="000E1730"/>
    <w:rsid w:val="000E1C00"/>
    <w:rsid w:val="000E1D8C"/>
    <w:rsid w:val="000E1F76"/>
    <w:rsid w:val="000E1F9A"/>
    <w:rsid w:val="000E3D06"/>
    <w:rsid w:val="000E4794"/>
    <w:rsid w:val="000E4822"/>
    <w:rsid w:val="000E5110"/>
    <w:rsid w:val="000E54AE"/>
    <w:rsid w:val="000E5602"/>
    <w:rsid w:val="000E5E52"/>
    <w:rsid w:val="000E7B1F"/>
    <w:rsid w:val="000F0491"/>
    <w:rsid w:val="000F098A"/>
    <w:rsid w:val="000F1BC6"/>
    <w:rsid w:val="000F2377"/>
    <w:rsid w:val="000F409D"/>
    <w:rsid w:val="000F4CB0"/>
    <w:rsid w:val="000F5891"/>
    <w:rsid w:val="000F59DA"/>
    <w:rsid w:val="000F612D"/>
    <w:rsid w:val="000F6526"/>
    <w:rsid w:val="000F7CB5"/>
    <w:rsid w:val="000F7F40"/>
    <w:rsid w:val="00100797"/>
    <w:rsid w:val="00100993"/>
    <w:rsid w:val="00100C0F"/>
    <w:rsid w:val="001017AF"/>
    <w:rsid w:val="00102658"/>
    <w:rsid w:val="001035F6"/>
    <w:rsid w:val="00104749"/>
    <w:rsid w:val="00104AE6"/>
    <w:rsid w:val="001055FD"/>
    <w:rsid w:val="00105ABD"/>
    <w:rsid w:val="001060CF"/>
    <w:rsid w:val="00106AFB"/>
    <w:rsid w:val="00106E31"/>
    <w:rsid w:val="0010730B"/>
    <w:rsid w:val="00107F8F"/>
    <w:rsid w:val="00110438"/>
    <w:rsid w:val="00110774"/>
    <w:rsid w:val="00111AA1"/>
    <w:rsid w:val="00111B7F"/>
    <w:rsid w:val="00111C17"/>
    <w:rsid w:val="0011210C"/>
    <w:rsid w:val="00114183"/>
    <w:rsid w:val="00114715"/>
    <w:rsid w:val="0011475B"/>
    <w:rsid w:val="00114886"/>
    <w:rsid w:val="00114D26"/>
    <w:rsid w:val="00115782"/>
    <w:rsid w:val="001158C8"/>
    <w:rsid w:val="00116B60"/>
    <w:rsid w:val="0011712F"/>
    <w:rsid w:val="0011719C"/>
    <w:rsid w:val="00117EC7"/>
    <w:rsid w:val="00120436"/>
    <w:rsid w:val="00120C6A"/>
    <w:rsid w:val="001216BC"/>
    <w:rsid w:val="00121990"/>
    <w:rsid w:val="00121DA4"/>
    <w:rsid w:val="001229CB"/>
    <w:rsid w:val="0012381B"/>
    <w:rsid w:val="00124376"/>
    <w:rsid w:val="00125B53"/>
    <w:rsid w:val="00126A96"/>
    <w:rsid w:val="0012752B"/>
    <w:rsid w:val="00127DA2"/>
    <w:rsid w:val="001303CD"/>
    <w:rsid w:val="001306D0"/>
    <w:rsid w:val="001316E6"/>
    <w:rsid w:val="00131BD9"/>
    <w:rsid w:val="00131FDF"/>
    <w:rsid w:val="0013280A"/>
    <w:rsid w:val="0013477B"/>
    <w:rsid w:val="00134EFA"/>
    <w:rsid w:val="00135C3F"/>
    <w:rsid w:val="00136079"/>
    <w:rsid w:val="00136AA0"/>
    <w:rsid w:val="00136C9F"/>
    <w:rsid w:val="00137711"/>
    <w:rsid w:val="00137A3A"/>
    <w:rsid w:val="00140469"/>
    <w:rsid w:val="00140ACE"/>
    <w:rsid w:val="00140C5D"/>
    <w:rsid w:val="0014173C"/>
    <w:rsid w:val="00142400"/>
    <w:rsid w:val="00144852"/>
    <w:rsid w:val="0014504D"/>
    <w:rsid w:val="00146C65"/>
    <w:rsid w:val="00146C8B"/>
    <w:rsid w:val="00146D5C"/>
    <w:rsid w:val="001511EB"/>
    <w:rsid w:val="00151A63"/>
    <w:rsid w:val="00151C10"/>
    <w:rsid w:val="0015224B"/>
    <w:rsid w:val="00152647"/>
    <w:rsid w:val="00152FC0"/>
    <w:rsid w:val="00153C55"/>
    <w:rsid w:val="00154056"/>
    <w:rsid w:val="001543B3"/>
    <w:rsid w:val="00154655"/>
    <w:rsid w:val="00154D78"/>
    <w:rsid w:val="00154F08"/>
    <w:rsid w:val="00154F44"/>
    <w:rsid w:val="00154FA4"/>
    <w:rsid w:val="001560B0"/>
    <w:rsid w:val="001570B2"/>
    <w:rsid w:val="0015736B"/>
    <w:rsid w:val="0015769F"/>
    <w:rsid w:val="00157D78"/>
    <w:rsid w:val="001604C2"/>
    <w:rsid w:val="0016132F"/>
    <w:rsid w:val="001614ED"/>
    <w:rsid w:val="00161F84"/>
    <w:rsid w:val="00162594"/>
    <w:rsid w:val="00162DEF"/>
    <w:rsid w:val="00163051"/>
    <w:rsid w:val="001641BE"/>
    <w:rsid w:val="0016492E"/>
    <w:rsid w:val="00164D28"/>
    <w:rsid w:val="00167C16"/>
    <w:rsid w:val="00167E0C"/>
    <w:rsid w:val="001707DA"/>
    <w:rsid w:val="0017440A"/>
    <w:rsid w:val="001749E0"/>
    <w:rsid w:val="00175183"/>
    <w:rsid w:val="001775C1"/>
    <w:rsid w:val="00180B0C"/>
    <w:rsid w:val="00180EF8"/>
    <w:rsid w:val="001812AC"/>
    <w:rsid w:val="0018195A"/>
    <w:rsid w:val="00181CAD"/>
    <w:rsid w:val="001825EC"/>
    <w:rsid w:val="00182C1C"/>
    <w:rsid w:val="001837DC"/>
    <w:rsid w:val="001843B5"/>
    <w:rsid w:val="00184967"/>
    <w:rsid w:val="00184C4A"/>
    <w:rsid w:val="00184E41"/>
    <w:rsid w:val="00185A8D"/>
    <w:rsid w:val="00185EE0"/>
    <w:rsid w:val="00185F77"/>
    <w:rsid w:val="00186451"/>
    <w:rsid w:val="00186541"/>
    <w:rsid w:val="0018782D"/>
    <w:rsid w:val="00187868"/>
    <w:rsid w:val="00187AD2"/>
    <w:rsid w:val="0019078F"/>
    <w:rsid w:val="00190CAB"/>
    <w:rsid w:val="001910A8"/>
    <w:rsid w:val="00191573"/>
    <w:rsid w:val="001924DF"/>
    <w:rsid w:val="00192C61"/>
    <w:rsid w:val="00192F45"/>
    <w:rsid w:val="00193B2F"/>
    <w:rsid w:val="00194196"/>
    <w:rsid w:val="001949F7"/>
    <w:rsid w:val="001953DE"/>
    <w:rsid w:val="00197B1A"/>
    <w:rsid w:val="001A00E0"/>
    <w:rsid w:val="001A01FB"/>
    <w:rsid w:val="001A0876"/>
    <w:rsid w:val="001A0A68"/>
    <w:rsid w:val="001A0E97"/>
    <w:rsid w:val="001A1579"/>
    <w:rsid w:val="001A15C0"/>
    <w:rsid w:val="001A399F"/>
    <w:rsid w:val="001A3DC4"/>
    <w:rsid w:val="001A4943"/>
    <w:rsid w:val="001A4B07"/>
    <w:rsid w:val="001A51FB"/>
    <w:rsid w:val="001A52CD"/>
    <w:rsid w:val="001A6EC1"/>
    <w:rsid w:val="001A7436"/>
    <w:rsid w:val="001A7E35"/>
    <w:rsid w:val="001B0022"/>
    <w:rsid w:val="001B04AE"/>
    <w:rsid w:val="001B2235"/>
    <w:rsid w:val="001B2B6F"/>
    <w:rsid w:val="001B46FF"/>
    <w:rsid w:val="001B4A0D"/>
    <w:rsid w:val="001B60E0"/>
    <w:rsid w:val="001B6D77"/>
    <w:rsid w:val="001B792F"/>
    <w:rsid w:val="001B799E"/>
    <w:rsid w:val="001B7C8E"/>
    <w:rsid w:val="001C0807"/>
    <w:rsid w:val="001C09E2"/>
    <w:rsid w:val="001C16A6"/>
    <w:rsid w:val="001C1FFB"/>
    <w:rsid w:val="001C2994"/>
    <w:rsid w:val="001C2F49"/>
    <w:rsid w:val="001C51A7"/>
    <w:rsid w:val="001C60BC"/>
    <w:rsid w:val="001C64D0"/>
    <w:rsid w:val="001C6A10"/>
    <w:rsid w:val="001C70B4"/>
    <w:rsid w:val="001C76AD"/>
    <w:rsid w:val="001D1DB2"/>
    <w:rsid w:val="001D1E56"/>
    <w:rsid w:val="001D3259"/>
    <w:rsid w:val="001D34C4"/>
    <w:rsid w:val="001D376A"/>
    <w:rsid w:val="001D3E8B"/>
    <w:rsid w:val="001D4008"/>
    <w:rsid w:val="001D5B39"/>
    <w:rsid w:val="001D63A4"/>
    <w:rsid w:val="001D6CD2"/>
    <w:rsid w:val="001E1B44"/>
    <w:rsid w:val="001E2295"/>
    <w:rsid w:val="001E34A4"/>
    <w:rsid w:val="001E3D3C"/>
    <w:rsid w:val="001E54EE"/>
    <w:rsid w:val="001E5A59"/>
    <w:rsid w:val="001E5FB2"/>
    <w:rsid w:val="001E6BA4"/>
    <w:rsid w:val="001E7307"/>
    <w:rsid w:val="001E7A41"/>
    <w:rsid w:val="001F347B"/>
    <w:rsid w:val="001F358D"/>
    <w:rsid w:val="001F456C"/>
    <w:rsid w:val="001F469A"/>
    <w:rsid w:val="001F4C39"/>
    <w:rsid w:val="001F5077"/>
    <w:rsid w:val="001F50F5"/>
    <w:rsid w:val="001F5131"/>
    <w:rsid w:val="001F549A"/>
    <w:rsid w:val="001F5E82"/>
    <w:rsid w:val="001F61C9"/>
    <w:rsid w:val="001F6EFD"/>
    <w:rsid w:val="001F7639"/>
    <w:rsid w:val="0020054A"/>
    <w:rsid w:val="00200855"/>
    <w:rsid w:val="00200997"/>
    <w:rsid w:val="0020234D"/>
    <w:rsid w:val="0020305F"/>
    <w:rsid w:val="00203204"/>
    <w:rsid w:val="002035D7"/>
    <w:rsid w:val="0020456B"/>
    <w:rsid w:val="002068F4"/>
    <w:rsid w:val="002070B2"/>
    <w:rsid w:val="002075A3"/>
    <w:rsid w:val="00207B36"/>
    <w:rsid w:val="00207BBF"/>
    <w:rsid w:val="00207E6F"/>
    <w:rsid w:val="00210262"/>
    <w:rsid w:val="00210DC2"/>
    <w:rsid w:val="00211536"/>
    <w:rsid w:val="002117BB"/>
    <w:rsid w:val="0021245F"/>
    <w:rsid w:val="00212530"/>
    <w:rsid w:val="00212593"/>
    <w:rsid w:val="00213004"/>
    <w:rsid w:val="00213686"/>
    <w:rsid w:val="002141D7"/>
    <w:rsid w:val="00215078"/>
    <w:rsid w:val="00215784"/>
    <w:rsid w:val="00215985"/>
    <w:rsid w:val="002161BD"/>
    <w:rsid w:val="002168F1"/>
    <w:rsid w:val="0021751D"/>
    <w:rsid w:val="00217D79"/>
    <w:rsid w:val="002202EB"/>
    <w:rsid w:val="0022110E"/>
    <w:rsid w:val="00221682"/>
    <w:rsid w:val="00222511"/>
    <w:rsid w:val="00223B90"/>
    <w:rsid w:val="00224881"/>
    <w:rsid w:val="00224A40"/>
    <w:rsid w:val="00224ADD"/>
    <w:rsid w:val="00224BC3"/>
    <w:rsid w:val="00225829"/>
    <w:rsid w:val="0022612E"/>
    <w:rsid w:val="002277D4"/>
    <w:rsid w:val="00227A55"/>
    <w:rsid w:val="0023039A"/>
    <w:rsid w:val="00230903"/>
    <w:rsid w:val="00230D12"/>
    <w:rsid w:val="00230E0B"/>
    <w:rsid w:val="00231A66"/>
    <w:rsid w:val="00231AA8"/>
    <w:rsid w:val="0023215B"/>
    <w:rsid w:val="002325B7"/>
    <w:rsid w:val="00233120"/>
    <w:rsid w:val="00233205"/>
    <w:rsid w:val="00233FCE"/>
    <w:rsid w:val="002341C3"/>
    <w:rsid w:val="00234234"/>
    <w:rsid w:val="00234AF7"/>
    <w:rsid w:val="00234F08"/>
    <w:rsid w:val="00235904"/>
    <w:rsid w:val="00235C30"/>
    <w:rsid w:val="0023633B"/>
    <w:rsid w:val="00237044"/>
    <w:rsid w:val="002379D2"/>
    <w:rsid w:val="002405C4"/>
    <w:rsid w:val="00240A7B"/>
    <w:rsid w:val="00241404"/>
    <w:rsid w:val="00242602"/>
    <w:rsid w:val="00242A3C"/>
    <w:rsid w:val="00242F19"/>
    <w:rsid w:val="0024307A"/>
    <w:rsid w:val="00243358"/>
    <w:rsid w:val="002434D1"/>
    <w:rsid w:val="002435B4"/>
    <w:rsid w:val="00243686"/>
    <w:rsid w:val="002454DE"/>
    <w:rsid w:val="0024561B"/>
    <w:rsid w:val="00245C62"/>
    <w:rsid w:val="00245D1F"/>
    <w:rsid w:val="00245D79"/>
    <w:rsid w:val="002463F2"/>
    <w:rsid w:val="002478D1"/>
    <w:rsid w:val="00247AB8"/>
    <w:rsid w:val="00247E7E"/>
    <w:rsid w:val="00250204"/>
    <w:rsid w:val="00252CCF"/>
    <w:rsid w:val="0025346E"/>
    <w:rsid w:val="002537F9"/>
    <w:rsid w:val="00253DDE"/>
    <w:rsid w:val="00254877"/>
    <w:rsid w:val="00254953"/>
    <w:rsid w:val="00254B89"/>
    <w:rsid w:val="00254CDD"/>
    <w:rsid w:val="00254E97"/>
    <w:rsid w:val="002550D1"/>
    <w:rsid w:val="00255827"/>
    <w:rsid w:val="00256680"/>
    <w:rsid w:val="00257690"/>
    <w:rsid w:val="002605A0"/>
    <w:rsid w:val="00260D1A"/>
    <w:rsid w:val="0026112B"/>
    <w:rsid w:val="0026195C"/>
    <w:rsid w:val="00262715"/>
    <w:rsid w:val="00263A1B"/>
    <w:rsid w:val="00263FD8"/>
    <w:rsid w:val="0026439E"/>
    <w:rsid w:val="0026522F"/>
    <w:rsid w:val="00265492"/>
    <w:rsid w:val="002664CF"/>
    <w:rsid w:val="00267332"/>
    <w:rsid w:val="00270413"/>
    <w:rsid w:val="00270488"/>
    <w:rsid w:val="00270F76"/>
    <w:rsid w:val="002719D5"/>
    <w:rsid w:val="00271A20"/>
    <w:rsid w:val="00271CE2"/>
    <w:rsid w:val="00271EB4"/>
    <w:rsid w:val="00274AD9"/>
    <w:rsid w:val="00275BAB"/>
    <w:rsid w:val="002765A4"/>
    <w:rsid w:val="00276FB0"/>
    <w:rsid w:val="002800A9"/>
    <w:rsid w:val="002802E6"/>
    <w:rsid w:val="002810C5"/>
    <w:rsid w:val="002810C7"/>
    <w:rsid w:val="002815BF"/>
    <w:rsid w:val="00281B45"/>
    <w:rsid w:val="00282311"/>
    <w:rsid w:val="00282DC5"/>
    <w:rsid w:val="00283594"/>
    <w:rsid w:val="002838C3"/>
    <w:rsid w:val="002852A7"/>
    <w:rsid w:val="00285350"/>
    <w:rsid w:val="0028554F"/>
    <w:rsid w:val="00285937"/>
    <w:rsid w:val="00286A82"/>
    <w:rsid w:val="0028738C"/>
    <w:rsid w:val="002877DB"/>
    <w:rsid w:val="00287871"/>
    <w:rsid w:val="002879E9"/>
    <w:rsid w:val="00287D7F"/>
    <w:rsid w:val="00287F52"/>
    <w:rsid w:val="0029036C"/>
    <w:rsid w:val="00290A48"/>
    <w:rsid w:val="00290A7B"/>
    <w:rsid w:val="00290BA2"/>
    <w:rsid w:val="00290C07"/>
    <w:rsid w:val="00291098"/>
    <w:rsid w:val="002919AF"/>
    <w:rsid w:val="00291A4C"/>
    <w:rsid w:val="00292F22"/>
    <w:rsid w:val="0029331A"/>
    <w:rsid w:val="00293A85"/>
    <w:rsid w:val="00293F76"/>
    <w:rsid w:val="00294417"/>
    <w:rsid w:val="0029496A"/>
    <w:rsid w:val="00294AEA"/>
    <w:rsid w:val="00295881"/>
    <w:rsid w:val="00295913"/>
    <w:rsid w:val="0029604F"/>
    <w:rsid w:val="002971B4"/>
    <w:rsid w:val="002976A0"/>
    <w:rsid w:val="00297FB6"/>
    <w:rsid w:val="002A2038"/>
    <w:rsid w:val="002A249A"/>
    <w:rsid w:val="002A2576"/>
    <w:rsid w:val="002A2577"/>
    <w:rsid w:val="002A3FF2"/>
    <w:rsid w:val="002A5E51"/>
    <w:rsid w:val="002A6C7A"/>
    <w:rsid w:val="002A722A"/>
    <w:rsid w:val="002A7C24"/>
    <w:rsid w:val="002A7E57"/>
    <w:rsid w:val="002B0145"/>
    <w:rsid w:val="002B16C2"/>
    <w:rsid w:val="002B18E3"/>
    <w:rsid w:val="002B2D24"/>
    <w:rsid w:val="002B3D7D"/>
    <w:rsid w:val="002B4680"/>
    <w:rsid w:val="002B6145"/>
    <w:rsid w:val="002B7714"/>
    <w:rsid w:val="002C037B"/>
    <w:rsid w:val="002C06DB"/>
    <w:rsid w:val="002C0A90"/>
    <w:rsid w:val="002C101A"/>
    <w:rsid w:val="002C13F6"/>
    <w:rsid w:val="002C1817"/>
    <w:rsid w:val="002C1CD1"/>
    <w:rsid w:val="002C2E2A"/>
    <w:rsid w:val="002C3C57"/>
    <w:rsid w:val="002C44B0"/>
    <w:rsid w:val="002C4669"/>
    <w:rsid w:val="002C4F61"/>
    <w:rsid w:val="002C57B5"/>
    <w:rsid w:val="002C601A"/>
    <w:rsid w:val="002C633C"/>
    <w:rsid w:val="002C6F2A"/>
    <w:rsid w:val="002C7394"/>
    <w:rsid w:val="002D0840"/>
    <w:rsid w:val="002D0AD4"/>
    <w:rsid w:val="002D0E4E"/>
    <w:rsid w:val="002D0FC6"/>
    <w:rsid w:val="002D3264"/>
    <w:rsid w:val="002D3B73"/>
    <w:rsid w:val="002D3D22"/>
    <w:rsid w:val="002D4749"/>
    <w:rsid w:val="002D4B2E"/>
    <w:rsid w:val="002D5121"/>
    <w:rsid w:val="002D5EB1"/>
    <w:rsid w:val="002D5F40"/>
    <w:rsid w:val="002D6464"/>
    <w:rsid w:val="002D6A24"/>
    <w:rsid w:val="002E17D1"/>
    <w:rsid w:val="002E1FC4"/>
    <w:rsid w:val="002E2098"/>
    <w:rsid w:val="002E2611"/>
    <w:rsid w:val="002E2F6C"/>
    <w:rsid w:val="002E3606"/>
    <w:rsid w:val="002E424F"/>
    <w:rsid w:val="002E4282"/>
    <w:rsid w:val="002E52DE"/>
    <w:rsid w:val="002E549D"/>
    <w:rsid w:val="002E6464"/>
    <w:rsid w:val="002E683E"/>
    <w:rsid w:val="002E77A4"/>
    <w:rsid w:val="002E7859"/>
    <w:rsid w:val="002E7923"/>
    <w:rsid w:val="002E7A6D"/>
    <w:rsid w:val="002E7C47"/>
    <w:rsid w:val="002E7DC2"/>
    <w:rsid w:val="002F06B0"/>
    <w:rsid w:val="002F12CF"/>
    <w:rsid w:val="002F1EDB"/>
    <w:rsid w:val="002F224F"/>
    <w:rsid w:val="002F25D3"/>
    <w:rsid w:val="002F3DD5"/>
    <w:rsid w:val="002F4945"/>
    <w:rsid w:val="002F4CCB"/>
    <w:rsid w:val="002F550F"/>
    <w:rsid w:val="002F5FC0"/>
    <w:rsid w:val="002F6404"/>
    <w:rsid w:val="002F6F49"/>
    <w:rsid w:val="002F7412"/>
    <w:rsid w:val="002F75FF"/>
    <w:rsid w:val="002F7B31"/>
    <w:rsid w:val="002F7B85"/>
    <w:rsid w:val="00300B40"/>
    <w:rsid w:val="00301510"/>
    <w:rsid w:val="003021C5"/>
    <w:rsid w:val="0030272C"/>
    <w:rsid w:val="00303937"/>
    <w:rsid w:val="00303B3D"/>
    <w:rsid w:val="00305404"/>
    <w:rsid w:val="00305FC3"/>
    <w:rsid w:val="00306380"/>
    <w:rsid w:val="003063B7"/>
    <w:rsid w:val="00307186"/>
    <w:rsid w:val="003103AC"/>
    <w:rsid w:val="00310AFD"/>
    <w:rsid w:val="00310C7B"/>
    <w:rsid w:val="00311D38"/>
    <w:rsid w:val="00313A02"/>
    <w:rsid w:val="003143B7"/>
    <w:rsid w:val="00315A5E"/>
    <w:rsid w:val="00316003"/>
    <w:rsid w:val="00317851"/>
    <w:rsid w:val="00320D3B"/>
    <w:rsid w:val="00321007"/>
    <w:rsid w:val="00321601"/>
    <w:rsid w:val="0032163C"/>
    <w:rsid w:val="003219AA"/>
    <w:rsid w:val="00322ED5"/>
    <w:rsid w:val="00322FB0"/>
    <w:rsid w:val="00323DCB"/>
    <w:rsid w:val="00324B58"/>
    <w:rsid w:val="00324D68"/>
    <w:rsid w:val="00325C05"/>
    <w:rsid w:val="00326809"/>
    <w:rsid w:val="00326869"/>
    <w:rsid w:val="00326DC8"/>
    <w:rsid w:val="00326EAE"/>
    <w:rsid w:val="00327263"/>
    <w:rsid w:val="0033041E"/>
    <w:rsid w:val="00330839"/>
    <w:rsid w:val="003316D8"/>
    <w:rsid w:val="00331A7E"/>
    <w:rsid w:val="00331FDD"/>
    <w:rsid w:val="0033237C"/>
    <w:rsid w:val="00332791"/>
    <w:rsid w:val="0033285F"/>
    <w:rsid w:val="00332BD0"/>
    <w:rsid w:val="00333714"/>
    <w:rsid w:val="00333F61"/>
    <w:rsid w:val="003341F5"/>
    <w:rsid w:val="0033562D"/>
    <w:rsid w:val="00335A92"/>
    <w:rsid w:val="00335EAE"/>
    <w:rsid w:val="00336494"/>
    <w:rsid w:val="00337318"/>
    <w:rsid w:val="003405C3"/>
    <w:rsid w:val="00340E96"/>
    <w:rsid w:val="00340EC5"/>
    <w:rsid w:val="00341480"/>
    <w:rsid w:val="003417ED"/>
    <w:rsid w:val="00342210"/>
    <w:rsid w:val="003427A8"/>
    <w:rsid w:val="00342EB1"/>
    <w:rsid w:val="00343FE8"/>
    <w:rsid w:val="00344498"/>
    <w:rsid w:val="0034462A"/>
    <w:rsid w:val="00344D06"/>
    <w:rsid w:val="0034561E"/>
    <w:rsid w:val="00345E6A"/>
    <w:rsid w:val="003465ED"/>
    <w:rsid w:val="00347256"/>
    <w:rsid w:val="0034735A"/>
    <w:rsid w:val="00347ABD"/>
    <w:rsid w:val="00350341"/>
    <w:rsid w:val="00350CD4"/>
    <w:rsid w:val="00351282"/>
    <w:rsid w:val="003529B7"/>
    <w:rsid w:val="0035396D"/>
    <w:rsid w:val="003540E1"/>
    <w:rsid w:val="00355337"/>
    <w:rsid w:val="00355BB2"/>
    <w:rsid w:val="00355E6A"/>
    <w:rsid w:val="003561B8"/>
    <w:rsid w:val="00356528"/>
    <w:rsid w:val="003565FC"/>
    <w:rsid w:val="00357C24"/>
    <w:rsid w:val="00357D93"/>
    <w:rsid w:val="0036138F"/>
    <w:rsid w:val="0036183A"/>
    <w:rsid w:val="00362FFB"/>
    <w:rsid w:val="00363654"/>
    <w:rsid w:val="00363EBB"/>
    <w:rsid w:val="00364578"/>
    <w:rsid w:val="0036541D"/>
    <w:rsid w:val="00366250"/>
    <w:rsid w:val="00366D75"/>
    <w:rsid w:val="00367B0E"/>
    <w:rsid w:val="00370094"/>
    <w:rsid w:val="0037011C"/>
    <w:rsid w:val="00370F85"/>
    <w:rsid w:val="003724BC"/>
    <w:rsid w:val="00372E91"/>
    <w:rsid w:val="0037323C"/>
    <w:rsid w:val="003740B7"/>
    <w:rsid w:val="00374F5C"/>
    <w:rsid w:val="003759AD"/>
    <w:rsid w:val="00375CB3"/>
    <w:rsid w:val="0037611A"/>
    <w:rsid w:val="00377305"/>
    <w:rsid w:val="00377CD5"/>
    <w:rsid w:val="00377D60"/>
    <w:rsid w:val="003807BC"/>
    <w:rsid w:val="00380D8E"/>
    <w:rsid w:val="0038289E"/>
    <w:rsid w:val="003832A2"/>
    <w:rsid w:val="00384AFB"/>
    <w:rsid w:val="00384B97"/>
    <w:rsid w:val="0038596B"/>
    <w:rsid w:val="00385EF0"/>
    <w:rsid w:val="00385FF7"/>
    <w:rsid w:val="003864F7"/>
    <w:rsid w:val="0038672C"/>
    <w:rsid w:val="00390D48"/>
    <w:rsid w:val="0039151A"/>
    <w:rsid w:val="00391867"/>
    <w:rsid w:val="00391F15"/>
    <w:rsid w:val="003925D5"/>
    <w:rsid w:val="00393484"/>
    <w:rsid w:val="0039385F"/>
    <w:rsid w:val="00393C5F"/>
    <w:rsid w:val="00393FA9"/>
    <w:rsid w:val="003947BF"/>
    <w:rsid w:val="00394929"/>
    <w:rsid w:val="003954A8"/>
    <w:rsid w:val="003955FE"/>
    <w:rsid w:val="003965E7"/>
    <w:rsid w:val="00396C2C"/>
    <w:rsid w:val="00396DB3"/>
    <w:rsid w:val="00397B6E"/>
    <w:rsid w:val="003A0752"/>
    <w:rsid w:val="003A0FA1"/>
    <w:rsid w:val="003A147F"/>
    <w:rsid w:val="003A2009"/>
    <w:rsid w:val="003A209D"/>
    <w:rsid w:val="003A2E42"/>
    <w:rsid w:val="003A3E35"/>
    <w:rsid w:val="003A444C"/>
    <w:rsid w:val="003A4A1C"/>
    <w:rsid w:val="003A4E2D"/>
    <w:rsid w:val="003A5341"/>
    <w:rsid w:val="003A569C"/>
    <w:rsid w:val="003A5D4B"/>
    <w:rsid w:val="003A7735"/>
    <w:rsid w:val="003A7946"/>
    <w:rsid w:val="003A7A1A"/>
    <w:rsid w:val="003B026E"/>
    <w:rsid w:val="003B22D6"/>
    <w:rsid w:val="003B2355"/>
    <w:rsid w:val="003B36B8"/>
    <w:rsid w:val="003B564F"/>
    <w:rsid w:val="003B5A50"/>
    <w:rsid w:val="003B5B35"/>
    <w:rsid w:val="003B5E68"/>
    <w:rsid w:val="003B68E6"/>
    <w:rsid w:val="003B6AA8"/>
    <w:rsid w:val="003B6D6C"/>
    <w:rsid w:val="003B7880"/>
    <w:rsid w:val="003B7CD6"/>
    <w:rsid w:val="003C0307"/>
    <w:rsid w:val="003C05BD"/>
    <w:rsid w:val="003C0D6A"/>
    <w:rsid w:val="003C0DDB"/>
    <w:rsid w:val="003C15AD"/>
    <w:rsid w:val="003C192F"/>
    <w:rsid w:val="003C19E5"/>
    <w:rsid w:val="003C2B88"/>
    <w:rsid w:val="003C2C73"/>
    <w:rsid w:val="003C4800"/>
    <w:rsid w:val="003C571C"/>
    <w:rsid w:val="003C5AAB"/>
    <w:rsid w:val="003C7B57"/>
    <w:rsid w:val="003D0DF5"/>
    <w:rsid w:val="003D17E2"/>
    <w:rsid w:val="003D21AF"/>
    <w:rsid w:val="003D2740"/>
    <w:rsid w:val="003D3825"/>
    <w:rsid w:val="003D4556"/>
    <w:rsid w:val="003D4B3E"/>
    <w:rsid w:val="003D59F2"/>
    <w:rsid w:val="003D5BE3"/>
    <w:rsid w:val="003D5D22"/>
    <w:rsid w:val="003D5E10"/>
    <w:rsid w:val="003D6065"/>
    <w:rsid w:val="003E0A60"/>
    <w:rsid w:val="003E1062"/>
    <w:rsid w:val="003E1CAA"/>
    <w:rsid w:val="003E276E"/>
    <w:rsid w:val="003E284F"/>
    <w:rsid w:val="003E2D8F"/>
    <w:rsid w:val="003E2E57"/>
    <w:rsid w:val="003E35C1"/>
    <w:rsid w:val="003E4039"/>
    <w:rsid w:val="003E527A"/>
    <w:rsid w:val="003E5CAC"/>
    <w:rsid w:val="003E6997"/>
    <w:rsid w:val="003E7C56"/>
    <w:rsid w:val="003F038A"/>
    <w:rsid w:val="003F0939"/>
    <w:rsid w:val="003F1460"/>
    <w:rsid w:val="003F18BE"/>
    <w:rsid w:val="003F1C67"/>
    <w:rsid w:val="003F3122"/>
    <w:rsid w:val="003F361C"/>
    <w:rsid w:val="003F3758"/>
    <w:rsid w:val="003F39C1"/>
    <w:rsid w:val="003F3DA7"/>
    <w:rsid w:val="003F464F"/>
    <w:rsid w:val="003F46C9"/>
    <w:rsid w:val="003F4CE3"/>
    <w:rsid w:val="003F57DD"/>
    <w:rsid w:val="003F5D7B"/>
    <w:rsid w:val="003F64EC"/>
    <w:rsid w:val="00400855"/>
    <w:rsid w:val="00400B68"/>
    <w:rsid w:val="00401212"/>
    <w:rsid w:val="00401336"/>
    <w:rsid w:val="00401D95"/>
    <w:rsid w:val="00402315"/>
    <w:rsid w:val="00402576"/>
    <w:rsid w:val="0040286D"/>
    <w:rsid w:val="00402DC5"/>
    <w:rsid w:val="004039A6"/>
    <w:rsid w:val="004042EF"/>
    <w:rsid w:val="00404899"/>
    <w:rsid w:val="0040635B"/>
    <w:rsid w:val="004079C0"/>
    <w:rsid w:val="004103A7"/>
    <w:rsid w:val="00410678"/>
    <w:rsid w:val="00410AA7"/>
    <w:rsid w:val="0041136D"/>
    <w:rsid w:val="00411BB1"/>
    <w:rsid w:val="00411E8F"/>
    <w:rsid w:val="00412D27"/>
    <w:rsid w:val="00412E7D"/>
    <w:rsid w:val="004132F7"/>
    <w:rsid w:val="00413B4D"/>
    <w:rsid w:val="00414298"/>
    <w:rsid w:val="00414470"/>
    <w:rsid w:val="004151D9"/>
    <w:rsid w:val="00415CF4"/>
    <w:rsid w:val="00415F5F"/>
    <w:rsid w:val="00417A6B"/>
    <w:rsid w:val="00417D58"/>
    <w:rsid w:val="0042070D"/>
    <w:rsid w:val="00420E61"/>
    <w:rsid w:val="00421DCE"/>
    <w:rsid w:val="00422344"/>
    <w:rsid w:val="00423818"/>
    <w:rsid w:val="0042390B"/>
    <w:rsid w:val="00423F61"/>
    <w:rsid w:val="00425342"/>
    <w:rsid w:val="004268FE"/>
    <w:rsid w:val="00426D7C"/>
    <w:rsid w:val="0043005E"/>
    <w:rsid w:val="00431246"/>
    <w:rsid w:val="00432EDF"/>
    <w:rsid w:val="00433C63"/>
    <w:rsid w:val="004344BD"/>
    <w:rsid w:val="0043482C"/>
    <w:rsid w:val="004355E4"/>
    <w:rsid w:val="00435A70"/>
    <w:rsid w:val="004365C0"/>
    <w:rsid w:val="00440063"/>
    <w:rsid w:val="004412DD"/>
    <w:rsid w:val="00442564"/>
    <w:rsid w:val="00442FFE"/>
    <w:rsid w:val="004432E6"/>
    <w:rsid w:val="004450C2"/>
    <w:rsid w:val="004464D9"/>
    <w:rsid w:val="004464ED"/>
    <w:rsid w:val="00446DC8"/>
    <w:rsid w:val="00450F56"/>
    <w:rsid w:val="00451C9A"/>
    <w:rsid w:val="00452698"/>
    <w:rsid w:val="00452EB1"/>
    <w:rsid w:val="00453429"/>
    <w:rsid w:val="004539A9"/>
    <w:rsid w:val="004539D0"/>
    <w:rsid w:val="00455B65"/>
    <w:rsid w:val="00456147"/>
    <w:rsid w:val="0045694D"/>
    <w:rsid w:val="004578FC"/>
    <w:rsid w:val="00457A42"/>
    <w:rsid w:val="00460BD4"/>
    <w:rsid w:val="00460D28"/>
    <w:rsid w:val="00461096"/>
    <w:rsid w:val="004623D9"/>
    <w:rsid w:val="00463A69"/>
    <w:rsid w:val="00464CA0"/>
    <w:rsid w:val="004652AE"/>
    <w:rsid w:val="004652C4"/>
    <w:rsid w:val="00465405"/>
    <w:rsid w:val="00466164"/>
    <w:rsid w:val="0046714F"/>
    <w:rsid w:val="00470590"/>
    <w:rsid w:val="004705FD"/>
    <w:rsid w:val="004706D8"/>
    <w:rsid w:val="00472157"/>
    <w:rsid w:val="004728C0"/>
    <w:rsid w:val="0047404E"/>
    <w:rsid w:val="0047418B"/>
    <w:rsid w:val="00474A4F"/>
    <w:rsid w:val="00474A86"/>
    <w:rsid w:val="00475186"/>
    <w:rsid w:val="00475851"/>
    <w:rsid w:val="00476132"/>
    <w:rsid w:val="0048051A"/>
    <w:rsid w:val="004816C1"/>
    <w:rsid w:val="0048247F"/>
    <w:rsid w:val="00482C95"/>
    <w:rsid w:val="00483999"/>
    <w:rsid w:val="00483F7B"/>
    <w:rsid w:val="00484FF3"/>
    <w:rsid w:val="0048675E"/>
    <w:rsid w:val="00487F76"/>
    <w:rsid w:val="00490189"/>
    <w:rsid w:val="00490401"/>
    <w:rsid w:val="004906F0"/>
    <w:rsid w:val="00490CCF"/>
    <w:rsid w:val="004914D1"/>
    <w:rsid w:val="00491835"/>
    <w:rsid w:val="00491E66"/>
    <w:rsid w:val="0049255D"/>
    <w:rsid w:val="004925B1"/>
    <w:rsid w:val="0049282C"/>
    <w:rsid w:val="00492978"/>
    <w:rsid w:val="00493540"/>
    <w:rsid w:val="004940C6"/>
    <w:rsid w:val="00494B84"/>
    <w:rsid w:val="004957DE"/>
    <w:rsid w:val="00495DBD"/>
    <w:rsid w:val="00496153"/>
    <w:rsid w:val="00496562"/>
    <w:rsid w:val="00497E77"/>
    <w:rsid w:val="004A01BA"/>
    <w:rsid w:val="004A0FAC"/>
    <w:rsid w:val="004A1150"/>
    <w:rsid w:val="004A283E"/>
    <w:rsid w:val="004A3176"/>
    <w:rsid w:val="004A3D89"/>
    <w:rsid w:val="004A451A"/>
    <w:rsid w:val="004A46F6"/>
    <w:rsid w:val="004A478E"/>
    <w:rsid w:val="004A4B1E"/>
    <w:rsid w:val="004A4B69"/>
    <w:rsid w:val="004A5952"/>
    <w:rsid w:val="004A5CD8"/>
    <w:rsid w:val="004A648B"/>
    <w:rsid w:val="004A6A23"/>
    <w:rsid w:val="004A6C1F"/>
    <w:rsid w:val="004A6DB3"/>
    <w:rsid w:val="004A76A8"/>
    <w:rsid w:val="004B0779"/>
    <w:rsid w:val="004B0BC2"/>
    <w:rsid w:val="004B10AE"/>
    <w:rsid w:val="004B154A"/>
    <w:rsid w:val="004B1A9C"/>
    <w:rsid w:val="004B2494"/>
    <w:rsid w:val="004B3F37"/>
    <w:rsid w:val="004B4040"/>
    <w:rsid w:val="004B4CE5"/>
    <w:rsid w:val="004B4F54"/>
    <w:rsid w:val="004B70C2"/>
    <w:rsid w:val="004B77CD"/>
    <w:rsid w:val="004B7FFD"/>
    <w:rsid w:val="004C0003"/>
    <w:rsid w:val="004C0A12"/>
    <w:rsid w:val="004C0C24"/>
    <w:rsid w:val="004C186A"/>
    <w:rsid w:val="004C194F"/>
    <w:rsid w:val="004C2CF2"/>
    <w:rsid w:val="004C31E9"/>
    <w:rsid w:val="004C3777"/>
    <w:rsid w:val="004C4449"/>
    <w:rsid w:val="004C5110"/>
    <w:rsid w:val="004C5273"/>
    <w:rsid w:val="004C57A4"/>
    <w:rsid w:val="004C707E"/>
    <w:rsid w:val="004C77B4"/>
    <w:rsid w:val="004C7C02"/>
    <w:rsid w:val="004C7DB9"/>
    <w:rsid w:val="004D0043"/>
    <w:rsid w:val="004D112C"/>
    <w:rsid w:val="004D1579"/>
    <w:rsid w:val="004D15AC"/>
    <w:rsid w:val="004D4222"/>
    <w:rsid w:val="004D4441"/>
    <w:rsid w:val="004D4675"/>
    <w:rsid w:val="004D4BCD"/>
    <w:rsid w:val="004D4BEB"/>
    <w:rsid w:val="004D5204"/>
    <w:rsid w:val="004D5B2F"/>
    <w:rsid w:val="004D62F6"/>
    <w:rsid w:val="004D6E89"/>
    <w:rsid w:val="004E03B5"/>
    <w:rsid w:val="004E144A"/>
    <w:rsid w:val="004E18AF"/>
    <w:rsid w:val="004E2683"/>
    <w:rsid w:val="004E28A5"/>
    <w:rsid w:val="004E2D6A"/>
    <w:rsid w:val="004E2FA3"/>
    <w:rsid w:val="004E44B6"/>
    <w:rsid w:val="004E4B2C"/>
    <w:rsid w:val="004E5148"/>
    <w:rsid w:val="004E586B"/>
    <w:rsid w:val="004F00AD"/>
    <w:rsid w:val="004F0AE0"/>
    <w:rsid w:val="004F16EA"/>
    <w:rsid w:val="004F30BD"/>
    <w:rsid w:val="004F3A77"/>
    <w:rsid w:val="004F3C81"/>
    <w:rsid w:val="004F45BF"/>
    <w:rsid w:val="004F57D0"/>
    <w:rsid w:val="004F614A"/>
    <w:rsid w:val="004F6B74"/>
    <w:rsid w:val="004F6C17"/>
    <w:rsid w:val="004F6F69"/>
    <w:rsid w:val="004F77EE"/>
    <w:rsid w:val="004F7C03"/>
    <w:rsid w:val="004F7CD0"/>
    <w:rsid w:val="005004FA"/>
    <w:rsid w:val="0050106B"/>
    <w:rsid w:val="00501259"/>
    <w:rsid w:val="005013A8"/>
    <w:rsid w:val="00501E35"/>
    <w:rsid w:val="00502CE0"/>
    <w:rsid w:val="00503180"/>
    <w:rsid w:val="00504BC4"/>
    <w:rsid w:val="00504F65"/>
    <w:rsid w:val="00505B2A"/>
    <w:rsid w:val="00505C09"/>
    <w:rsid w:val="005076F0"/>
    <w:rsid w:val="005100D1"/>
    <w:rsid w:val="0051043D"/>
    <w:rsid w:val="00510556"/>
    <w:rsid w:val="00510BCB"/>
    <w:rsid w:val="00510DCA"/>
    <w:rsid w:val="005117A2"/>
    <w:rsid w:val="00511812"/>
    <w:rsid w:val="00511AE5"/>
    <w:rsid w:val="00511FCF"/>
    <w:rsid w:val="00512120"/>
    <w:rsid w:val="00513097"/>
    <w:rsid w:val="00513DEA"/>
    <w:rsid w:val="00514E5E"/>
    <w:rsid w:val="005153AF"/>
    <w:rsid w:val="00515407"/>
    <w:rsid w:val="00515AAA"/>
    <w:rsid w:val="00515D5B"/>
    <w:rsid w:val="00516C1D"/>
    <w:rsid w:val="00516C32"/>
    <w:rsid w:val="0052049C"/>
    <w:rsid w:val="005206D4"/>
    <w:rsid w:val="0052115B"/>
    <w:rsid w:val="00521413"/>
    <w:rsid w:val="005229C7"/>
    <w:rsid w:val="00522F20"/>
    <w:rsid w:val="005234A2"/>
    <w:rsid w:val="00524627"/>
    <w:rsid w:val="00524BE0"/>
    <w:rsid w:val="005250C5"/>
    <w:rsid w:val="00526192"/>
    <w:rsid w:val="00526D1C"/>
    <w:rsid w:val="00526FA0"/>
    <w:rsid w:val="005272EB"/>
    <w:rsid w:val="00527C7F"/>
    <w:rsid w:val="00527DCD"/>
    <w:rsid w:val="005333A2"/>
    <w:rsid w:val="005336A5"/>
    <w:rsid w:val="00533820"/>
    <w:rsid w:val="005351F0"/>
    <w:rsid w:val="005353B5"/>
    <w:rsid w:val="00535E42"/>
    <w:rsid w:val="00535FCA"/>
    <w:rsid w:val="00536395"/>
    <w:rsid w:val="00536598"/>
    <w:rsid w:val="00536E62"/>
    <w:rsid w:val="00536F47"/>
    <w:rsid w:val="00536FEF"/>
    <w:rsid w:val="00537143"/>
    <w:rsid w:val="0053734F"/>
    <w:rsid w:val="00537B0D"/>
    <w:rsid w:val="00537D22"/>
    <w:rsid w:val="00540450"/>
    <w:rsid w:val="00540AB0"/>
    <w:rsid w:val="0054173D"/>
    <w:rsid w:val="00541A7E"/>
    <w:rsid w:val="0054260C"/>
    <w:rsid w:val="00544081"/>
    <w:rsid w:val="005442A3"/>
    <w:rsid w:val="005446C9"/>
    <w:rsid w:val="0054505C"/>
    <w:rsid w:val="0054519B"/>
    <w:rsid w:val="00546063"/>
    <w:rsid w:val="0054687E"/>
    <w:rsid w:val="00547535"/>
    <w:rsid w:val="00547C58"/>
    <w:rsid w:val="00547C60"/>
    <w:rsid w:val="00547DEA"/>
    <w:rsid w:val="00547EA7"/>
    <w:rsid w:val="00550D07"/>
    <w:rsid w:val="0055144E"/>
    <w:rsid w:val="00552615"/>
    <w:rsid w:val="005527DA"/>
    <w:rsid w:val="005539E1"/>
    <w:rsid w:val="00553B3C"/>
    <w:rsid w:val="00554914"/>
    <w:rsid w:val="00554CF2"/>
    <w:rsid w:val="00554D42"/>
    <w:rsid w:val="00555316"/>
    <w:rsid w:val="00555613"/>
    <w:rsid w:val="00555EE2"/>
    <w:rsid w:val="0055622B"/>
    <w:rsid w:val="0055646C"/>
    <w:rsid w:val="00557353"/>
    <w:rsid w:val="00557B9C"/>
    <w:rsid w:val="005607F6"/>
    <w:rsid w:val="00560F91"/>
    <w:rsid w:val="005610F2"/>
    <w:rsid w:val="005636CE"/>
    <w:rsid w:val="005638E6"/>
    <w:rsid w:val="00563B93"/>
    <w:rsid w:val="00563C3C"/>
    <w:rsid w:val="00563DDF"/>
    <w:rsid w:val="005645FA"/>
    <w:rsid w:val="00564FA6"/>
    <w:rsid w:val="00565021"/>
    <w:rsid w:val="005654ED"/>
    <w:rsid w:val="005657F9"/>
    <w:rsid w:val="00565D57"/>
    <w:rsid w:val="00565DE6"/>
    <w:rsid w:val="005667B4"/>
    <w:rsid w:val="005667EA"/>
    <w:rsid w:val="005678A5"/>
    <w:rsid w:val="00567C47"/>
    <w:rsid w:val="00570164"/>
    <w:rsid w:val="005705E4"/>
    <w:rsid w:val="00570DA5"/>
    <w:rsid w:val="005711CE"/>
    <w:rsid w:val="00572617"/>
    <w:rsid w:val="0057306E"/>
    <w:rsid w:val="0057376C"/>
    <w:rsid w:val="00573A72"/>
    <w:rsid w:val="00573B69"/>
    <w:rsid w:val="00573B6D"/>
    <w:rsid w:val="00574672"/>
    <w:rsid w:val="005747D3"/>
    <w:rsid w:val="00575381"/>
    <w:rsid w:val="005755B2"/>
    <w:rsid w:val="00575783"/>
    <w:rsid w:val="00575FB4"/>
    <w:rsid w:val="00576204"/>
    <w:rsid w:val="005762E7"/>
    <w:rsid w:val="00576B1B"/>
    <w:rsid w:val="00577145"/>
    <w:rsid w:val="00577726"/>
    <w:rsid w:val="0057783D"/>
    <w:rsid w:val="00577C12"/>
    <w:rsid w:val="00580322"/>
    <w:rsid w:val="00580506"/>
    <w:rsid w:val="005810FB"/>
    <w:rsid w:val="005815DC"/>
    <w:rsid w:val="00582E8B"/>
    <w:rsid w:val="00583296"/>
    <w:rsid w:val="0058358C"/>
    <w:rsid w:val="0058404C"/>
    <w:rsid w:val="00584343"/>
    <w:rsid w:val="00584616"/>
    <w:rsid w:val="00585375"/>
    <w:rsid w:val="0058635C"/>
    <w:rsid w:val="00586390"/>
    <w:rsid w:val="0058643A"/>
    <w:rsid w:val="005867D0"/>
    <w:rsid w:val="0058696B"/>
    <w:rsid w:val="00586D3D"/>
    <w:rsid w:val="0058761C"/>
    <w:rsid w:val="00587CAB"/>
    <w:rsid w:val="00587FDF"/>
    <w:rsid w:val="00592E68"/>
    <w:rsid w:val="00594034"/>
    <w:rsid w:val="005946C5"/>
    <w:rsid w:val="005946D5"/>
    <w:rsid w:val="00594BC5"/>
    <w:rsid w:val="00595661"/>
    <w:rsid w:val="005958CF"/>
    <w:rsid w:val="00595BAD"/>
    <w:rsid w:val="00596C36"/>
    <w:rsid w:val="0059783F"/>
    <w:rsid w:val="005A128A"/>
    <w:rsid w:val="005A1CEC"/>
    <w:rsid w:val="005A2394"/>
    <w:rsid w:val="005A25D3"/>
    <w:rsid w:val="005A33C5"/>
    <w:rsid w:val="005A3682"/>
    <w:rsid w:val="005A3D27"/>
    <w:rsid w:val="005A4D14"/>
    <w:rsid w:val="005A5115"/>
    <w:rsid w:val="005A54C0"/>
    <w:rsid w:val="005A5AF6"/>
    <w:rsid w:val="005A6130"/>
    <w:rsid w:val="005A6207"/>
    <w:rsid w:val="005A69D9"/>
    <w:rsid w:val="005A7148"/>
    <w:rsid w:val="005B0D3C"/>
    <w:rsid w:val="005B1414"/>
    <w:rsid w:val="005B1A72"/>
    <w:rsid w:val="005B1D01"/>
    <w:rsid w:val="005B2937"/>
    <w:rsid w:val="005B33CC"/>
    <w:rsid w:val="005B3785"/>
    <w:rsid w:val="005B44D1"/>
    <w:rsid w:val="005B4529"/>
    <w:rsid w:val="005B5388"/>
    <w:rsid w:val="005B55E8"/>
    <w:rsid w:val="005B578F"/>
    <w:rsid w:val="005B658B"/>
    <w:rsid w:val="005B66EA"/>
    <w:rsid w:val="005B680B"/>
    <w:rsid w:val="005B6BC8"/>
    <w:rsid w:val="005C0CFA"/>
    <w:rsid w:val="005C1AFC"/>
    <w:rsid w:val="005C1CD9"/>
    <w:rsid w:val="005C32E7"/>
    <w:rsid w:val="005C3F04"/>
    <w:rsid w:val="005C4610"/>
    <w:rsid w:val="005C4A08"/>
    <w:rsid w:val="005C53BA"/>
    <w:rsid w:val="005C5451"/>
    <w:rsid w:val="005C5736"/>
    <w:rsid w:val="005C63EF"/>
    <w:rsid w:val="005D0AF0"/>
    <w:rsid w:val="005D1771"/>
    <w:rsid w:val="005D2107"/>
    <w:rsid w:val="005D23B3"/>
    <w:rsid w:val="005D2EA9"/>
    <w:rsid w:val="005D42F4"/>
    <w:rsid w:val="005D4C75"/>
    <w:rsid w:val="005D4E79"/>
    <w:rsid w:val="005D4F72"/>
    <w:rsid w:val="005D57B2"/>
    <w:rsid w:val="005D6872"/>
    <w:rsid w:val="005D6FD0"/>
    <w:rsid w:val="005D7BBA"/>
    <w:rsid w:val="005E09B6"/>
    <w:rsid w:val="005E0D61"/>
    <w:rsid w:val="005E0DCB"/>
    <w:rsid w:val="005E0F32"/>
    <w:rsid w:val="005E105F"/>
    <w:rsid w:val="005E17FA"/>
    <w:rsid w:val="005E1D86"/>
    <w:rsid w:val="005E2113"/>
    <w:rsid w:val="005E2361"/>
    <w:rsid w:val="005E3501"/>
    <w:rsid w:val="005E4FAE"/>
    <w:rsid w:val="005E51AB"/>
    <w:rsid w:val="005E54BA"/>
    <w:rsid w:val="005E5609"/>
    <w:rsid w:val="005E676E"/>
    <w:rsid w:val="005E6A9E"/>
    <w:rsid w:val="005E7917"/>
    <w:rsid w:val="005E7EEB"/>
    <w:rsid w:val="005F0837"/>
    <w:rsid w:val="005F10BA"/>
    <w:rsid w:val="005F143A"/>
    <w:rsid w:val="005F15D0"/>
    <w:rsid w:val="005F1C0B"/>
    <w:rsid w:val="005F25FD"/>
    <w:rsid w:val="005F28AC"/>
    <w:rsid w:val="005F320E"/>
    <w:rsid w:val="005F33F6"/>
    <w:rsid w:val="005F380A"/>
    <w:rsid w:val="005F41B4"/>
    <w:rsid w:val="005F4534"/>
    <w:rsid w:val="005F4BC9"/>
    <w:rsid w:val="005F541B"/>
    <w:rsid w:val="005F5A9F"/>
    <w:rsid w:val="005F5D73"/>
    <w:rsid w:val="005F5D7C"/>
    <w:rsid w:val="005F716F"/>
    <w:rsid w:val="00600529"/>
    <w:rsid w:val="006009D6"/>
    <w:rsid w:val="00600D12"/>
    <w:rsid w:val="006012D1"/>
    <w:rsid w:val="00601ECF"/>
    <w:rsid w:val="00601FA6"/>
    <w:rsid w:val="00602DF9"/>
    <w:rsid w:val="00602F39"/>
    <w:rsid w:val="00604BC8"/>
    <w:rsid w:val="00605525"/>
    <w:rsid w:val="00606566"/>
    <w:rsid w:val="006073DC"/>
    <w:rsid w:val="00607522"/>
    <w:rsid w:val="00607CF1"/>
    <w:rsid w:val="0061039D"/>
    <w:rsid w:val="006104EB"/>
    <w:rsid w:val="00610D0F"/>
    <w:rsid w:val="00611933"/>
    <w:rsid w:val="00612619"/>
    <w:rsid w:val="00612680"/>
    <w:rsid w:val="00613D6F"/>
    <w:rsid w:val="006142B7"/>
    <w:rsid w:val="00614A34"/>
    <w:rsid w:val="006152E8"/>
    <w:rsid w:val="00616841"/>
    <w:rsid w:val="006201A6"/>
    <w:rsid w:val="00621009"/>
    <w:rsid w:val="006224A1"/>
    <w:rsid w:val="0062272E"/>
    <w:rsid w:val="00622FE3"/>
    <w:rsid w:val="00623D9F"/>
    <w:rsid w:val="00624111"/>
    <w:rsid w:val="00624891"/>
    <w:rsid w:val="0062497A"/>
    <w:rsid w:val="00625921"/>
    <w:rsid w:val="006268A4"/>
    <w:rsid w:val="006269F1"/>
    <w:rsid w:val="00626F06"/>
    <w:rsid w:val="00627607"/>
    <w:rsid w:val="00627691"/>
    <w:rsid w:val="00627C3A"/>
    <w:rsid w:val="00630096"/>
    <w:rsid w:val="0063011A"/>
    <w:rsid w:val="006306D1"/>
    <w:rsid w:val="00630ABD"/>
    <w:rsid w:val="006318C1"/>
    <w:rsid w:val="00632541"/>
    <w:rsid w:val="00632CC1"/>
    <w:rsid w:val="006331CA"/>
    <w:rsid w:val="0063496A"/>
    <w:rsid w:val="006355FF"/>
    <w:rsid w:val="00636D5F"/>
    <w:rsid w:val="0063792C"/>
    <w:rsid w:val="0064065E"/>
    <w:rsid w:val="00641611"/>
    <w:rsid w:val="00641BC5"/>
    <w:rsid w:val="00641FAD"/>
    <w:rsid w:val="00642DB9"/>
    <w:rsid w:val="00642FF5"/>
    <w:rsid w:val="006430EB"/>
    <w:rsid w:val="00643AE7"/>
    <w:rsid w:val="006449D8"/>
    <w:rsid w:val="00647A28"/>
    <w:rsid w:val="00647CFD"/>
    <w:rsid w:val="00647D2A"/>
    <w:rsid w:val="00650464"/>
    <w:rsid w:val="0065122E"/>
    <w:rsid w:val="00651263"/>
    <w:rsid w:val="006518A9"/>
    <w:rsid w:val="00651ACE"/>
    <w:rsid w:val="00651AFB"/>
    <w:rsid w:val="00651DD9"/>
    <w:rsid w:val="0065357D"/>
    <w:rsid w:val="00653A0A"/>
    <w:rsid w:val="00653E73"/>
    <w:rsid w:val="00655682"/>
    <w:rsid w:val="00655BEF"/>
    <w:rsid w:val="006562FF"/>
    <w:rsid w:val="0065634C"/>
    <w:rsid w:val="006566AB"/>
    <w:rsid w:val="006577C2"/>
    <w:rsid w:val="00657C9C"/>
    <w:rsid w:val="00660709"/>
    <w:rsid w:val="00661D25"/>
    <w:rsid w:val="00661F47"/>
    <w:rsid w:val="00662046"/>
    <w:rsid w:val="0066251F"/>
    <w:rsid w:val="00663E06"/>
    <w:rsid w:val="00664206"/>
    <w:rsid w:val="0066487E"/>
    <w:rsid w:val="00665237"/>
    <w:rsid w:val="00665898"/>
    <w:rsid w:val="00665F62"/>
    <w:rsid w:val="00665F7F"/>
    <w:rsid w:val="006671F3"/>
    <w:rsid w:val="0066729A"/>
    <w:rsid w:val="00670611"/>
    <w:rsid w:val="00670B2E"/>
    <w:rsid w:val="006716E0"/>
    <w:rsid w:val="00672B07"/>
    <w:rsid w:val="006734F2"/>
    <w:rsid w:val="006735ED"/>
    <w:rsid w:val="00674705"/>
    <w:rsid w:val="006747F1"/>
    <w:rsid w:val="00674FCE"/>
    <w:rsid w:val="0067529B"/>
    <w:rsid w:val="00675C52"/>
    <w:rsid w:val="006768C8"/>
    <w:rsid w:val="00676A37"/>
    <w:rsid w:val="00676D98"/>
    <w:rsid w:val="0068027A"/>
    <w:rsid w:val="006808F9"/>
    <w:rsid w:val="00681542"/>
    <w:rsid w:val="0068231C"/>
    <w:rsid w:val="006825AB"/>
    <w:rsid w:val="0068285E"/>
    <w:rsid w:val="00682E0E"/>
    <w:rsid w:val="0068325B"/>
    <w:rsid w:val="00683F4C"/>
    <w:rsid w:val="00686596"/>
    <w:rsid w:val="00686778"/>
    <w:rsid w:val="006878E4"/>
    <w:rsid w:val="00687E46"/>
    <w:rsid w:val="00687F53"/>
    <w:rsid w:val="006901E3"/>
    <w:rsid w:val="00690769"/>
    <w:rsid w:val="0069083E"/>
    <w:rsid w:val="00691162"/>
    <w:rsid w:val="00691707"/>
    <w:rsid w:val="00692A23"/>
    <w:rsid w:val="00692D86"/>
    <w:rsid w:val="00692F72"/>
    <w:rsid w:val="0069378A"/>
    <w:rsid w:val="00694FE1"/>
    <w:rsid w:val="006954F8"/>
    <w:rsid w:val="006955D8"/>
    <w:rsid w:val="00695CCD"/>
    <w:rsid w:val="00695DC4"/>
    <w:rsid w:val="0069686E"/>
    <w:rsid w:val="00697E64"/>
    <w:rsid w:val="006A0186"/>
    <w:rsid w:val="006A0D26"/>
    <w:rsid w:val="006A13E8"/>
    <w:rsid w:val="006A4966"/>
    <w:rsid w:val="006A5074"/>
    <w:rsid w:val="006A60F5"/>
    <w:rsid w:val="006A6351"/>
    <w:rsid w:val="006A6E67"/>
    <w:rsid w:val="006A7941"/>
    <w:rsid w:val="006B0287"/>
    <w:rsid w:val="006B0343"/>
    <w:rsid w:val="006B090D"/>
    <w:rsid w:val="006B252D"/>
    <w:rsid w:val="006B3298"/>
    <w:rsid w:val="006B345D"/>
    <w:rsid w:val="006B5334"/>
    <w:rsid w:val="006B60D2"/>
    <w:rsid w:val="006B7017"/>
    <w:rsid w:val="006B7543"/>
    <w:rsid w:val="006C054D"/>
    <w:rsid w:val="006C055E"/>
    <w:rsid w:val="006C080E"/>
    <w:rsid w:val="006C11D9"/>
    <w:rsid w:val="006C15D1"/>
    <w:rsid w:val="006C20B2"/>
    <w:rsid w:val="006C2339"/>
    <w:rsid w:val="006C2384"/>
    <w:rsid w:val="006C2F7F"/>
    <w:rsid w:val="006C31E2"/>
    <w:rsid w:val="006C41AD"/>
    <w:rsid w:val="006C4603"/>
    <w:rsid w:val="006C54F1"/>
    <w:rsid w:val="006C6138"/>
    <w:rsid w:val="006C6D51"/>
    <w:rsid w:val="006C6E54"/>
    <w:rsid w:val="006C731C"/>
    <w:rsid w:val="006C762E"/>
    <w:rsid w:val="006D020C"/>
    <w:rsid w:val="006D0825"/>
    <w:rsid w:val="006D12D4"/>
    <w:rsid w:val="006D2562"/>
    <w:rsid w:val="006D2764"/>
    <w:rsid w:val="006D3796"/>
    <w:rsid w:val="006D3D1D"/>
    <w:rsid w:val="006D4A9C"/>
    <w:rsid w:val="006D612F"/>
    <w:rsid w:val="006D6628"/>
    <w:rsid w:val="006D6AB0"/>
    <w:rsid w:val="006D7527"/>
    <w:rsid w:val="006E0967"/>
    <w:rsid w:val="006E0BB3"/>
    <w:rsid w:val="006E0C63"/>
    <w:rsid w:val="006E0E99"/>
    <w:rsid w:val="006E0EDF"/>
    <w:rsid w:val="006E1212"/>
    <w:rsid w:val="006E1C16"/>
    <w:rsid w:val="006E235C"/>
    <w:rsid w:val="006E240F"/>
    <w:rsid w:val="006E34D9"/>
    <w:rsid w:val="006E416A"/>
    <w:rsid w:val="006E5ACC"/>
    <w:rsid w:val="006E70C8"/>
    <w:rsid w:val="006F0244"/>
    <w:rsid w:val="006F06E7"/>
    <w:rsid w:val="006F1324"/>
    <w:rsid w:val="006F155A"/>
    <w:rsid w:val="006F21EA"/>
    <w:rsid w:val="006F22BF"/>
    <w:rsid w:val="006F2DE6"/>
    <w:rsid w:val="006F3E00"/>
    <w:rsid w:val="006F40CB"/>
    <w:rsid w:val="006F5874"/>
    <w:rsid w:val="006F6530"/>
    <w:rsid w:val="006F6668"/>
    <w:rsid w:val="006F6BDC"/>
    <w:rsid w:val="006F7E95"/>
    <w:rsid w:val="007005DB"/>
    <w:rsid w:val="00700995"/>
    <w:rsid w:val="0070104D"/>
    <w:rsid w:val="00701B9A"/>
    <w:rsid w:val="0070403D"/>
    <w:rsid w:val="0070419E"/>
    <w:rsid w:val="00704714"/>
    <w:rsid w:val="00704780"/>
    <w:rsid w:val="00704A0C"/>
    <w:rsid w:val="0070583F"/>
    <w:rsid w:val="00706AF0"/>
    <w:rsid w:val="00706CB3"/>
    <w:rsid w:val="00707914"/>
    <w:rsid w:val="0071004C"/>
    <w:rsid w:val="00710386"/>
    <w:rsid w:val="00710B5B"/>
    <w:rsid w:val="00712A75"/>
    <w:rsid w:val="00712B97"/>
    <w:rsid w:val="00712CBA"/>
    <w:rsid w:val="00712EDF"/>
    <w:rsid w:val="00713392"/>
    <w:rsid w:val="007144A3"/>
    <w:rsid w:val="0071474C"/>
    <w:rsid w:val="00714905"/>
    <w:rsid w:val="0071556A"/>
    <w:rsid w:val="0071708F"/>
    <w:rsid w:val="007200E6"/>
    <w:rsid w:val="007209C5"/>
    <w:rsid w:val="00721AE1"/>
    <w:rsid w:val="00721D56"/>
    <w:rsid w:val="00722081"/>
    <w:rsid w:val="00722509"/>
    <w:rsid w:val="00722589"/>
    <w:rsid w:val="00722754"/>
    <w:rsid w:val="007233F7"/>
    <w:rsid w:val="00723E21"/>
    <w:rsid w:val="00724E77"/>
    <w:rsid w:val="007250A9"/>
    <w:rsid w:val="00725A04"/>
    <w:rsid w:val="00726157"/>
    <w:rsid w:val="00726D0F"/>
    <w:rsid w:val="00726D1E"/>
    <w:rsid w:val="007270F3"/>
    <w:rsid w:val="00727290"/>
    <w:rsid w:val="007274B1"/>
    <w:rsid w:val="00727964"/>
    <w:rsid w:val="00730099"/>
    <w:rsid w:val="00732699"/>
    <w:rsid w:val="0073285D"/>
    <w:rsid w:val="007329DB"/>
    <w:rsid w:val="00732A2F"/>
    <w:rsid w:val="0073313D"/>
    <w:rsid w:val="00734481"/>
    <w:rsid w:val="00734B4F"/>
    <w:rsid w:val="00734FCA"/>
    <w:rsid w:val="007359AD"/>
    <w:rsid w:val="007365B7"/>
    <w:rsid w:val="007369D0"/>
    <w:rsid w:val="0073701F"/>
    <w:rsid w:val="00737FB9"/>
    <w:rsid w:val="0074060F"/>
    <w:rsid w:val="00740747"/>
    <w:rsid w:val="00740842"/>
    <w:rsid w:val="007408D3"/>
    <w:rsid w:val="007416C3"/>
    <w:rsid w:val="007428F7"/>
    <w:rsid w:val="0074292C"/>
    <w:rsid w:val="00742970"/>
    <w:rsid w:val="00742CAE"/>
    <w:rsid w:val="00743DFA"/>
    <w:rsid w:val="007458F7"/>
    <w:rsid w:val="00745C60"/>
    <w:rsid w:val="007464E3"/>
    <w:rsid w:val="007472A6"/>
    <w:rsid w:val="00747449"/>
    <w:rsid w:val="00747697"/>
    <w:rsid w:val="007478BC"/>
    <w:rsid w:val="0075061D"/>
    <w:rsid w:val="00750E18"/>
    <w:rsid w:val="00750F6B"/>
    <w:rsid w:val="00751625"/>
    <w:rsid w:val="007518A1"/>
    <w:rsid w:val="007519D2"/>
    <w:rsid w:val="007522D8"/>
    <w:rsid w:val="0075276C"/>
    <w:rsid w:val="00752D6B"/>
    <w:rsid w:val="00753C1B"/>
    <w:rsid w:val="00754F5B"/>
    <w:rsid w:val="00755236"/>
    <w:rsid w:val="00755F82"/>
    <w:rsid w:val="0075646D"/>
    <w:rsid w:val="007573D3"/>
    <w:rsid w:val="00757E85"/>
    <w:rsid w:val="00760F1E"/>
    <w:rsid w:val="007615FA"/>
    <w:rsid w:val="00761755"/>
    <w:rsid w:val="007619FD"/>
    <w:rsid w:val="00762299"/>
    <w:rsid w:val="00762567"/>
    <w:rsid w:val="00763BAD"/>
    <w:rsid w:val="00763E9C"/>
    <w:rsid w:val="007642B8"/>
    <w:rsid w:val="00765725"/>
    <w:rsid w:val="0076577F"/>
    <w:rsid w:val="00765953"/>
    <w:rsid w:val="0076615E"/>
    <w:rsid w:val="00766471"/>
    <w:rsid w:val="00766676"/>
    <w:rsid w:val="00766A41"/>
    <w:rsid w:val="0076720A"/>
    <w:rsid w:val="007672EB"/>
    <w:rsid w:val="0076743F"/>
    <w:rsid w:val="00767FF7"/>
    <w:rsid w:val="0077146B"/>
    <w:rsid w:val="007716AC"/>
    <w:rsid w:val="00771756"/>
    <w:rsid w:val="0077183B"/>
    <w:rsid w:val="00772893"/>
    <w:rsid w:val="00772B22"/>
    <w:rsid w:val="00774BCF"/>
    <w:rsid w:val="00774D8D"/>
    <w:rsid w:val="007768E6"/>
    <w:rsid w:val="00776A12"/>
    <w:rsid w:val="00776B0E"/>
    <w:rsid w:val="00777491"/>
    <w:rsid w:val="00777604"/>
    <w:rsid w:val="00777642"/>
    <w:rsid w:val="00777FEE"/>
    <w:rsid w:val="00780047"/>
    <w:rsid w:val="007800DD"/>
    <w:rsid w:val="0078014A"/>
    <w:rsid w:val="00780193"/>
    <w:rsid w:val="00780764"/>
    <w:rsid w:val="00781293"/>
    <w:rsid w:val="00781962"/>
    <w:rsid w:val="00781C59"/>
    <w:rsid w:val="007822A0"/>
    <w:rsid w:val="007824CB"/>
    <w:rsid w:val="00782634"/>
    <w:rsid w:val="00782A47"/>
    <w:rsid w:val="00782DA8"/>
    <w:rsid w:val="00782ECE"/>
    <w:rsid w:val="00783A20"/>
    <w:rsid w:val="00784BA8"/>
    <w:rsid w:val="0078567C"/>
    <w:rsid w:val="00786B03"/>
    <w:rsid w:val="00790784"/>
    <w:rsid w:val="007916E4"/>
    <w:rsid w:val="00791957"/>
    <w:rsid w:val="007919FC"/>
    <w:rsid w:val="00792473"/>
    <w:rsid w:val="00793CDA"/>
    <w:rsid w:val="00793E0E"/>
    <w:rsid w:val="00794677"/>
    <w:rsid w:val="00794FEA"/>
    <w:rsid w:val="00795302"/>
    <w:rsid w:val="00795843"/>
    <w:rsid w:val="00796247"/>
    <w:rsid w:val="00796BA6"/>
    <w:rsid w:val="00796E1D"/>
    <w:rsid w:val="00796E7D"/>
    <w:rsid w:val="0079778C"/>
    <w:rsid w:val="007A05F4"/>
    <w:rsid w:val="007A107B"/>
    <w:rsid w:val="007A10F5"/>
    <w:rsid w:val="007A14D6"/>
    <w:rsid w:val="007A16B0"/>
    <w:rsid w:val="007A40BB"/>
    <w:rsid w:val="007A419E"/>
    <w:rsid w:val="007A4369"/>
    <w:rsid w:val="007A5327"/>
    <w:rsid w:val="007A5498"/>
    <w:rsid w:val="007A5EC7"/>
    <w:rsid w:val="007A67A3"/>
    <w:rsid w:val="007A68A3"/>
    <w:rsid w:val="007A6E5A"/>
    <w:rsid w:val="007B0086"/>
    <w:rsid w:val="007B072E"/>
    <w:rsid w:val="007B12F1"/>
    <w:rsid w:val="007B143D"/>
    <w:rsid w:val="007B1D67"/>
    <w:rsid w:val="007B2114"/>
    <w:rsid w:val="007B21CD"/>
    <w:rsid w:val="007B25A2"/>
    <w:rsid w:val="007B31B8"/>
    <w:rsid w:val="007B4B60"/>
    <w:rsid w:val="007B4D48"/>
    <w:rsid w:val="007B5208"/>
    <w:rsid w:val="007B5831"/>
    <w:rsid w:val="007B6B8C"/>
    <w:rsid w:val="007B6FB4"/>
    <w:rsid w:val="007B7872"/>
    <w:rsid w:val="007C04B5"/>
    <w:rsid w:val="007C0A6B"/>
    <w:rsid w:val="007C1537"/>
    <w:rsid w:val="007C1814"/>
    <w:rsid w:val="007C1E0C"/>
    <w:rsid w:val="007C3360"/>
    <w:rsid w:val="007C3546"/>
    <w:rsid w:val="007C475A"/>
    <w:rsid w:val="007C5623"/>
    <w:rsid w:val="007C5A94"/>
    <w:rsid w:val="007C5DB6"/>
    <w:rsid w:val="007C62B1"/>
    <w:rsid w:val="007C6859"/>
    <w:rsid w:val="007C6BE2"/>
    <w:rsid w:val="007C6D3D"/>
    <w:rsid w:val="007C7548"/>
    <w:rsid w:val="007C7694"/>
    <w:rsid w:val="007D0599"/>
    <w:rsid w:val="007D0B6F"/>
    <w:rsid w:val="007D1C7C"/>
    <w:rsid w:val="007D2183"/>
    <w:rsid w:val="007D27E3"/>
    <w:rsid w:val="007D2928"/>
    <w:rsid w:val="007D2C20"/>
    <w:rsid w:val="007D30B5"/>
    <w:rsid w:val="007D555C"/>
    <w:rsid w:val="007D5B5F"/>
    <w:rsid w:val="007D5E1C"/>
    <w:rsid w:val="007D5E1F"/>
    <w:rsid w:val="007D6347"/>
    <w:rsid w:val="007D65A2"/>
    <w:rsid w:val="007D673B"/>
    <w:rsid w:val="007D7784"/>
    <w:rsid w:val="007E02A0"/>
    <w:rsid w:val="007E10F2"/>
    <w:rsid w:val="007E1C98"/>
    <w:rsid w:val="007E1FFA"/>
    <w:rsid w:val="007E2291"/>
    <w:rsid w:val="007E2602"/>
    <w:rsid w:val="007E2805"/>
    <w:rsid w:val="007E28CF"/>
    <w:rsid w:val="007E3DFF"/>
    <w:rsid w:val="007E47A7"/>
    <w:rsid w:val="007E4828"/>
    <w:rsid w:val="007E4B14"/>
    <w:rsid w:val="007E5CEB"/>
    <w:rsid w:val="007E77AE"/>
    <w:rsid w:val="007F010C"/>
    <w:rsid w:val="007F093E"/>
    <w:rsid w:val="007F0D7E"/>
    <w:rsid w:val="007F1044"/>
    <w:rsid w:val="007F2333"/>
    <w:rsid w:val="007F2FF4"/>
    <w:rsid w:val="007F363F"/>
    <w:rsid w:val="007F3B31"/>
    <w:rsid w:val="007F3E4A"/>
    <w:rsid w:val="007F4884"/>
    <w:rsid w:val="007F5A12"/>
    <w:rsid w:val="007F5FE1"/>
    <w:rsid w:val="007F6922"/>
    <w:rsid w:val="007F6D43"/>
    <w:rsid w:val="007F7472"/>
    <w:rsid w:val="007F79AD"/>
    <w:rsid w:val="007F7DD3"/>
    <w:rsid w:val="008007B3"/>
    <w:rsid w:val="00800E84"/>
    <w:rsid w:val="00800F35"/>
    <w:rsid w:val="00800FFB"/>
    <w:rsid w:val="008019A5"/>
    <w:rsid w:val="00801BFF"/>
    <w:rsid w:val="00801C7B"/>
    <w:rsid w:val="00801CE4"/>
    <w:rsid w:val="00801DBB"/>
    <w:rsid w:val="00801E10"/>
    <w:rsid w:val="00801E69"/>
    <w:rsid w:val="00802600"/>
    <w:rsid w:val="00802CE9"/>
    <w:rsid w:val="00803134"/>
    <w:rsid w:val="00803419"/>
    <w:rsid w:val="008034BD"/>
    <w:rsid w:val="008057DE"/>
    <w:rsid w:val="00805930"/>
    <w:rsid w:val="00806DF0"/>
    <w:rsid w:val="008076B7"/>
    <w:rsid w:val="008103E9"/>
    <w:rsid w:val="0081043B"/>
    <w:rsid w:val="00811F5E"/>
    <w:rsid w:val="0081255E"/>
    <w:rsid w:val="00813CAE"/>
    <w:rsid w:val="00814333"/>
    <w:rsid w:val="0081457A"/>
    <w:rsid w:val="0081617E"/>
    <w:rsid w:val="008167A2"/>
    <w:rsid w:val="00816D08"/>
    <w:rsid w:val="008206C5"/>
    <w:rsid w:val="00820728"/>
    <w:rsid w:val="008228B7"/>
    <w:rsid w:val="008229A3"/>
    <w:rsid w:val="00822E18"/>
    <w:rsid w:val="008234E0"/>
    <w:rsid w:val="00823799"/>
    <w:rsid w:val="00823D9E"/>
    <w:rsid w:val="00824308"/>
    <w:rsid w:val="008245B2"/>
    <w:rsid w:val="008249FB"/>
    <w:rsid w:val="0082532D"/>
    <w:rsid w:val="00825801"/>
    <w:rsid w:val="008262F3"/>
    <w:rsid w:val="00826A86"/>
    <w:rsid w:val="00827ABA"/>
    <w:rsid w:val="00827F56"/>
    <w:rsid w:val="008300AC"/>
    <w:rsid w:val="008310CB"/>
    <w:rsid w:val="008311E5"/>
    <w:rsid w:val="00831CAF"/>
    <w:rsid w:val="00833070"/>
    <w:rsid w:val="008330EA"/>
    <w:rsid w:val="0083311E"/>
    <w:rsid w:val="00834228"/>
    <w:rsid w:val="008343B0"/>
    <w:rsid w:val="00834A5A"/>
    <w:rsid w:val="00834D0D"/>
    <w:rsid w:val="008355D2"/>
    <w:rsid w:val="00836333"/>
    <w:rsid w:val="008365E2"/>
    <w:rsid w:val="00836928"/>
    <w:rsid w:val="00837054"/>
    <w:rsid w:val="0083745C"/>
    <w:rsid w:val="00837875"/>
    <w:rsid w:val="00837FE0"/>
    <w:rsid w:val="008402B3"/>
    <w:rsid w:val="008412FC"/>
    <w:rsid w:val="00841D12"/>
    <w:rsid w:val="00841D5B"/>
    <w:rsid w:val="0084221F"/>
    <w:rsid w:val="008427B2"/>
    <w:rsid w:val="00844A2B"/>
    <w:rsid w:val="0084541A"/>
    <w:rsid w:val="00845C99"/>
    <w:rsid w:val="00846419"/>
    <w:rsid w:val="00846894"/>
    <w:rsid w:val="00851405"/>
    <w:rsid w:val="0085164A"/>
    <w:rsid w:val="0085182B"/>
    <w:rsid w:val="008518B0"/>
    <w:rsid w:val="008521B2"/>
    <w:rsid w:val="00852271"/>
    <w:rsid w:val="00852645"/>
    <w:rsid w:val="00853AA4"/>
    <w:rsid w:val="00853DE5"/>
    <w:rsid w:val="00854A55"/>
    <w:rsid w:val="008550C1"/>
    <w:rsid w:val="00855578"/>
    <w:rsid w:val="0085645A"/>
    <w:rsid w:val="00856525"/>
    <w:rsid w:val="0085697D"/>
    <w:rsid w:val="00856DE3"/>
    <w:rsid w:val="00857E47"/>
    <w:rsid w:val="00857E60"/>
    <w:rsid w:val="00860C6C"/>
    <w:rsid w:val="008610E5"/>
    <w:rsid w:val="008610F8"/>
    <w:rsid w:val="008614E8"/>
    <w:rsid w:val="00861D1A"/>
    <w:rsid w:val="00862597"/>
    <w:rsid w:val="00862B67"/>
    <w:rsid w:val="00862F29"/>
    <w:rsid w:val="00863149"/>
    <w:rsid w:val="00863234"/>
    <w:rsid w:val="00863513"/>
    <w:rsid w:val="00863859"/>
    <w:rsid w:val="00863A77"/>
    <w:rsid w:val="00863D3F"/>
    <w:rsid w:val="00864934"/>
    <w:rsid w:val="00866141"/>
    <w:rsid w:val="008665B9"/>
    <w:rsid w:val="008666F5"/>
    <w:rsid w:val="0086725A"/>
    <w:rsid w:val="00867E53"/>
    <w:rsid w:val="00870264"/>
    <w:rsid w:val="008710BB"/>
    <w:rsid w:val="008717AD"/>
    <w:rsid w:val="00871E34"/>
    <w:rsid w:val="00875E90"/>
    <w:rsid w:val="00876A39"/>
    <w:rsid w:val="008775B1"/>
    <w:rsid w:val="008779B7"/>
    <w:rsid w:val="00877A04"/>
    <w:rsid w:val="00877D53"/>
    <w:rsid w:val="00881111"/>
    <w:rsid w:val="00882374"/>
    <w:rsid w:val="00883931"/>
    <w:rsid w:val="008851F5"/>
    <w:rsid w:val="00885F21"/>
    <w:rsid w:val="00885FA0"/>
    <w:rsid w:val="00886347"/>
    <w:rsid w:val="008867AE"/>
    <w:rsid w:val="00886D84"/>
    <w:rsid w:val="00887B8C"/>
    <w:rsid w:val="00890664"/>
    <w:rsid w:val="00891437"/>
    <w:rsid w:val="00892194"/>
    <w:rsid w:val="00892281"/>
    <w:rsid w:val="008924DC"/>
    <w:rsid w:val="00892A0C"/>
    <w:rsid w:val="00892CB1"/>
    <w:rsid w:val="0089346B"/>
    <w:rsid w:val="008952BD"/>
    <w:rsid w:val="00895568"/>
    <w:rsid w:val="00895ADB"/>
    <w:rsid w:val="0089615D"/>
    <w:rsid w:val="00897734"/>
    <w:rsid w:val="00897A05"/>
    <w:rsid w:val="008A04AC"/>
    <w:rsid w:val="008A0AC6"/>
    <w:rsid w:val="008A1170"/>
    <w:rsid w:val="008A25DF"/>
    <w:rsid w:val="008A30EC"/>
    <w:rsid w:val="008A5814"/>
    <w:rsid w:val="008A599D"/>
    <w:rsid w:val="008A5B50"/>
    <w:rsid w:val="008A6A19"/>
    <w:rsid w:val="008A77F9"/>
    <w:rsid w:val="008A79FB"/>
    <w:rsid w:val="008A7CA0"/>
    <w:rsid w:val="008B07DD"/>
    <w:rsid w:val="008B0AC5"/>
    <w:rsid w:val="008B0E49"/>
    <w:rsid w:val="008B3B17"/>
    <w:rsid w:val="008B3F3D"/>
    <w:rsid w:val="008B4194"/>
    <w:rsid w:val="008B44B5"/>
    <w:rsid w:val="008B469B"/>
    <w:rsid w:val="008B48EB"/>
    <w:rsid w:val="008B6260"/>
    <w:rsid w:val="008B7C62"/>
    <w:rsid w:val="008B7C67"/>
    <w:rsid w:val="008B7F0D"/>
    <w:rsid w:val="008C091A"/>
    <w:rsid w:val="008C12A8"/>
    <w:rsid w:val="008C1935"/>
    <w:rsid w:val="008C24EB"/>
    <w:rsid w:val="008C2615"/>
    <w:rsid w:val="008C2E35"/>
    <w:rsid w:val="008C2F4C"/>
    <w:rsid w:val="008C2FD7"/>
    <w:rsid w:val="008C3FCB"/>
    <w:rsid w:val="008C444F"/>
    <w:rsid w:val="008C4AD8"/>
    <w:rsid w:val="008C4BFE"/>
    <w:rsid w:val="008C52B3"/>
    <w:rsid w:val="008C64B5"/>
    <w:rsid w:val="008C6A43"/>
    <w:rsid w:val="008C6A7A"/>
    <w:rsid w:val="008C6F1B"/>
    <w:rsid w:val="008C7C2B"/>
    <w:rsid w:val="008C7FBD"/>
    <w:rsid w:val="008D003F"/>
    <w:rsid w:val="008D01EC"/>
    <w:rsid w:val="008D0822"/>
    <w:rsid w:val="008D0EAD"/>
    <w:rsid w:val="008D2215"/>
    <w:rsid w:val="008D2578"/>
    <w:rsid w:val="008D27B7"/>
    <w:rsid w:val="008D27CC"/>
    <w:rsid w:val="008D3709"/>
    <w:rsid w:val="008D4363"/>
    <w:rsid w:val="008D49F6"/>
    <w:rsid w:val="008D4D51"/>
    <w:rsid w:val="008D4E82"/>
    <w:rsid w:val="008D56E9"/>
    <w:rsid w:val="008D5CBD"/>
    <w:rsid w:val="008D62B3"/>
    <w:rsid w:val="008D795C"/>
    <w:rsid w:val="008D7DCF"/>
    <w:rsid w:val="008E0ACC"/>
    <w:rsid w:val="008E1437"/>
    <w:rsid w:val="008E23FB"/>
    <w:rsid w:val="008E280E"/>
    <w:rsid w:val="008E3244"/>
    <w:rsid w:val="008E3CCC"/>
    <w:rsid w:val="008E418A"/>
    <w:rsid w:val="008E43FA"/>
    <w:rsid w:val="008E44F2"/>
    <w:rsid w:val="008E4A3C"/>
    <w:rsid w:val="008E4C68"/>
    <w:rsid w:val="008E4F4F"/>
    <w:rsid w:val="008E5698"/>
    <w:rsid w:val="008E5A7E"/>
    <w:rsid w:val="008E5AE6"/>
    <w:rsid w:val="008E61FB"/>
    <w:rsid w:val="008E740D"/>
    <w:rsid w:val="008F0972"/>
    <w:rsid w:val="008F3417"/>
    <w:rsid w:val="008F3D67"/>
    <w:rsid w:val="008F523E"/>
    <w:rsid w:val="008F54D2"/>
    <w:rsid w:val="008F5DE6"/>
    <w:rsid w:val="008F5E62"/>
    <w:rsid w:val="008F5EC8"/>
    <w:rsid w:val="008F5F55"/>
    <w:rsid w:val="008F66B1"/>
    <w:rsid w:val="008F6993"/>
    <w:rsid w:val="008F6C7B"/>
    <w:rsid w:val="008F79E6"/>
    <w:rsid w:val="008F7FFE"/>
    <w:rsid w:val="009009DF"/>
    <w:rsid w:val="00900B1C"/>
    <w:rsid w:val="00900CC9"/>
    <w:rsid w:val="009011B5"/>
    <w:rsid w:val="00901A78"/>
    <w:rsid w:val="00901F64"/>
    <w:rsid w:val="0090222C"/>
    <w:rsid w:val="009022D4"/>
    <w:rsid w:val="00903FBB"/>
    <w:rsid w:val="00904039"/>
    <w:rsid w:val="009043BA"/>
    <w:rsid w:val="0090450F"/>
    <w:rsid w:val="00904DEB"/>
    <w:rsid w:val="009054B8"/>
    <w:rsid w:val="009054CB"/>
    <w:rsid w:val="00907212"/>
    <w:rsid w:val="00907FC9"/>
    <w:rsid w:val="00912B2A"/>
    <w:rsid w:val="00912C82"/>
    <w:rsid w:val="00912F6B"/>
    <w:rsid w:val="00913154"/>
    <w:rsid w:val="00913583"/>
    <w:rsid w:val="00913591"/>
    <w:rsid w:val="009135AD"/>
    <w:rsid w:val="009137BE"/>
    <w:rsid w:val="00916812"/>
    <w:rsid w:val="00916C76"/>
    <w:rsid w:val="00917CDB"/>
    <w:rsid w:val="00917F04"/>
    <w:rsid w:val="0092045D"/>
    <w:rsid w:val="00920C3C"/>
    <w:rsid w:val="00921858"/>
    <w:rsid w:val="009221B8"/>
    <w:rsid w:val="009235CB"/>
    <w:rsid w:val="0092487E"/>
    <w:rsid w:val="00924B04"/>
    <w:rsid w:val="00924E41"/>
    <w:rsid w:val="00924FD4"/>
    <w:rsid w:val="009266D3"/>
    <w:rsid w:val="009272FF"/>
    <w:rsid w:val="009276B2"/>
    <w:rsid w:val="00930976"/>
    <w:rsid w:val="00930F63"/>
    <w:rsid w:val="00931109"/>
    <w:rsid w:val="00931494"/>
    <w:rsid w:val="00931E30"/>
    <w:rsid w:val="009324F2"/>
    <w:rsid w:val="00932639"/>
    <w:rsid w:val="0093295C"/>
    <w:rsid w:val="00932A5C"/>
    <w:rsid w:val="00932D1C"/>
    <w:rsid w:val="00933356"/>
    <w:rsid w:val="0093357B"/>
    <w:rsid w:val="00933643"/>
    <w:rsid w:val="00934885"/>
    <w:rsid w:val="00934EDF"/>
    <w:rsid w:val="00935117"/>
    <w:rsid w:val="009351B4"/>
    <w:rsid w:val="0093590E"/>
    <w:rsid w:val="00935A42"/>
    <w:rsid w:val="00936756"/>
    <w:rsid w:val="0094043A"/>
    <w:rsid w:val="0094158B"/>
    <w:rsid w:val="00941700"/>
    <w:rsid w:val="00941CFF"/>
    <w:rsid w:val="00941FC4"/>
    <w:rsid w:val="00941FD3"/>
    <w:rsid w:val="009421A9"/>
    <w:rsid w:val="00943C0B"/>
    <w:rsid w:val="0094513F"/>
    <w:rsid w:val="00945654"/>
    <w:rsid w:val="009462A4"/>
    <w:rsid w:val="00946975"/>
    <w:rsid w:val="00950572"/>
    <w:rsid w:val="009508D7"/>
    <w:rsid w:val="009509A3"/>
    <w:rsid w:val="00950DBD"/>
    <w:rsid w:val="00951E9C"/>
    <w:rsid w:val="00951F84"/>
    <w:rsid w:val="00952E15"/>
    <w:rsid w:val="0095373A"/>
    <w:rsid w:val="00953D55"/>
    <w:rsid w:val="00954E02"/>
    <w:rsid w:val="00955039"/>
    <w:rsid w:val="009557A5"/>
    <w:rsid w:val="009560C3"/>
    <w:rsid w:val="0095628A"/>
    <w:rsid w:val="00957359"/>
    <w:rsid w:val="00957F3D"/>
    <w:rsid w:val="0096109B"/>
    <w:rsid w:val="0096210B"/>
    <w:rsid w:val="00962CBF"/>
    <w:rsid w:val="00963449"/>
    <w:rsid w:val="009636AD"/>
    <w:rsid w:val="00963908"/>
    <w:rsid w:val="009647D6"/>
    <w:rsid w:val="00964C8B"/>
    <w:rsid w:val="0096515D"/>
    <w:rsid w:val="009657FE"/>
    <w:rsid w:val="00967305"/>
    <w:rsid w:val="00967ECC"/>
    <w:rsid w:val="00970556"/>
    <w:rsid w:val="00970F2B"/>
    <w:rsid w:val="009712AF"/>
    <w:rsid w:val="00971EB0"/>
    <w:rsid w:val="00971F3A"/>
    <w:rsid w:val="00973C9A"/>
    <w:rsid w:val="00974C97"/>
    <w:rsid w:val="00974F4D"/>
    <w:rsid w:val="009750A0"/>
    <w:rsid w:val="00975344"/>
    <w:rsid w:val="00975437"/>
    <w:rsid w:val="00975912"/>
    <w:rsid w:val="009766DB"/>
    <w:rsid w:val="00976910"/>
    <w:rsid w:val="00976D20"/>
    <w:rsid w:val="00980646"/>
    <w:rsid w:val="00980B56"/>
    <w:rsid w:val="00980DBD"/>
    <w:rsid w:val="00981BE6"/>
    <w:rsid w:val="00982A1D"/>
    <w:rsid w:val="00983978"/>
    <w:rsid w:val="00984682"/>
    <w:rsid w:val="00984B67"/>
    <w:rsid w:val="009858D2"/>
    <w:rsid w:val="00986070"/>
    <w:rsid w:val="00986142"/>
    <w:rsid w:val="00986C6A"/>
    <w:rsid w:val="00986F26"/>
    <w:rsid w:val="009878A3"/>
    <w:rsid w:val="00987906"/>
    <w:rsid w:val="00987BE5"/>
    <w:rsid w:val="00990DBB"/>
    <w:rsid w:val="00990ECE"/>
    <w:rsid w:val="00990FDA"/>
    <w:rsid w:val="0099110E"/>
    <w:rsid w:val="0099168A"/>
    <w:rsid w:val="009916A2"/>
    <w:rsid w:val="00991913"/>
    <w:rsid w:val="00992ADC"/>
    <w:rsid w:val="00992C6B"/>
    <w:rsid w:val="00993E26"/>
    <w:rsid w:val="00994A55"/>
    <w:rsid w:val="00994B71"/>
    <w:rsid w:val="00995812"/>
    <w:rsid w:val="009959E0"/>
    <w:rsid w:val="009963DB"/>
    <w:rsid w:val="009964FE"/>
    <w:rsid w:val="00997FF9"/>
    <w:rsid w:val="009A0650"/>
    <w:rsid w:val="009A09EB"/>
    <w:rsid w:val="009A0D80"/>
    <w:rsid w:val="009A0DB5"/>
    <w:rsid w:val="009A1301"/>
    <w:rsid w:val="009A1853"/>
    <w:rsid w:val="009A18C6"/>
    <w:rsid w:val="009A1D79"/>
    <w:rsid w:val="009A3F63"/>
    <w:rsid w:val="009A4A91"/>
    <w:rsid w:val="009A4BC3"/>
    <w:rsid w:val="009A571B"/>
    <w:rsid w:val="009A587B"/>
    <w:rsid w:val="009A619B"/>
    <w:rsid w:val="009A6212"/>
    <w:rsid w:val="009A6538"/>
    <w:rsid w:val="009A7666"/>
    <w:rsid w:val="009A7F0E"/>
    <w:rsid w:val="009B03BC"/>
    <w:rsid w:val="009B0E95"/>
    <w:rsid w:val="009B1DBC"/>
    <w:rsid w:val="009B24AC"/>
    <w:rsid w:val="009B2694"/>
    <w:rsid w:val="009B2924"/>
    <w:rsid w:val="009B33DB"/>
    <w:rsid w:val="009B3A5E"/>
    <w:rsid w:val="009B3AC3"/>
    <w:rsid w:val="009B42D6"/>
    <w:rsid w:val="009B50C0"/>
    <w:rsid w:val="009B5675"/>
    <w:rsid w:val="009B598D"/>
    <w:rsid w:val="009B5A4A"/>
    <w:rsid w:val="009B61FC"/>
    <w:rsid w:val="009B6DC8"/>
    <w:rsid w:val="009B7702"/>
    <w:rsid w:val="009B7D38"/>
    <w:rsid w:val="009B7F20"/>
    <w:rsid w:val="009C0844"/>
    <w:rsid w:val="009C160F"/>
    <w:rsid w:val="009C3737"/>
    <w:rsid w:val="009C3814"/>
    <w:rsid w:val="009C3B8E"/>
    <w:rsid w:val="009C3CEB"/>
    <w:rsid w:val="009C463C"/>
    <w:rsid w:val="009C5984"/>
    <w:rsid w:val="009C5B9D"/>
    <w:rsid w:val="009C5E56"/>
    <w:rsid w:val="009C63B9"/>
    <w:rsid w:val="009C680E"/>
    <w:rsid w:val="009C6C07"/>
    <w:rsid w:val="009D092B"/>
    <w:rsid w:val="009D1578"/>
    <w:rsid w:val="009D1D9C"/>
    <w:rsid w:val="009D3613"/>
    <w:rsid w:val="009D3FD3"/>
    <w:rsid w:val="009D44A4"/>
    <w:rsid w:val="009D517A"/>
    <w:rsid w:val="009D5604"/>
    <w:rsid w:val="009D657A"/>
    <w:rsid w:val="009D6630"/>
    <w:rsid w:val="009D6F4D"/>
    <w:rsid w:val="009D7524"/>
    <w:rsid w:val="009E0A1D"/>
    <w:rsid w:val="009E182D"/>
    <w:rsid w:val="009E1DA8"/>
    <w:rsid w:val="009E3055"/>
    <w:rsid w:val="009E614E"/>
    <w:rsid w:val="009E6581"/>
    <w:rsid w:val="009E6684"/>
    <w:rsid w:val="009E67A7"/>
    <w:rsid w:val="009E7150"/>
    <w:rsid w:val="009E7182"/>
    <w:rsid w:val="009E77D3"/>
    <w:rsid w:val="009E7F9F"/>
    <w:rsid w:val="009F1378"/>
    <w:rsid w:val="009F1479"/>
    <w:rsid w:val="009F1CD4"/>
    <w:rsid w:val="009F1D24"/>
    <w:rsid w:val="009F20FA"/>
    <w:rsid w:val="009F2410"/>
    <w:rsid w:val="009F293A"/>
    <w:rsid w:val="009F314B"/>
    <w:rsid w:val="009F3427"/>
    <w:rsid w:val="009F387F"/>
    <w:rsid w:val="009F493C"/>
    <w:rsid w:val="009F649E"/>
    <w:rsid w:val="009F7043"/>
    <w:rsid w:val="009F7803"/>
    <w:rsid w:val="009F79A1"/>
    <w:rsid w:val="00A006FD"/>
    <w:rsid w:val="00A00E59"/>
    <w:rsid w:val="00A01419"/>
    <w:rsid w:val="00A019C7"/>
    <w:rsid w:val="00A01F01"/>
    <w:rsid w:val="00A023D9"/>
    <w:rsid w:val="00A037ED"/>
    <w:rsid w:val="00A03C79"/>
    <w:rsid w:val="00A03DE3"/>
    <w:rsid w:val="00A047F9"/>
    <w:rsid w:val="00A04FB6"/>
    <w:rsid w:val="00A0518F"/>
    <w:rsid w:val="00A06A51"/>
    <w:rsid w:val="00A06C46"/>
    <w:rsid w:val="00A071A0"/>
    <w:rsid w:val="00A07C72"/>
    <w:rsid w:val="00A1012F"/>
    <w:rsid w:val="00A10997"/>
    <w:rsid w:val="00A10A11"/>
    <w:rsid w:val="00A1154D"/>
    <w:rsid w:val="00A12304"/>
    <w:rsid w:val="00A123D0"/>
    <w:rsid w:val="00A12B3D"/>
    <w:rsid w:val="00A13A8F"/>
    <w:rsid w:val="00A13F7F"/>
    <w:rsid w:val="00A1550A"/>
    <w:rsid w:val="00A16095"/>
    <w:rsid w:val="00A171AC"/>
    <w:rsid w:val="00A179C9"/>
    <w:rsid w:val="00A17C5F"/>
    <w:rsid w:val="00A20317"/>
    <w:rsid w:val="00A20785"/>
    <w:rsid w:val="00A208F2"/>
    <w:rsid w:val="00A20A22"/>
    <w:rsid w:val="00A20EC1"/>
    <w:rsid w:val="00A21137"/>
    <w:rsid w:val="00A21E93"/>
    <w:rsid w:val="00A23685"/>
    <w:rsid w:val="00A23FC4"/>
    <w:rsid w:val="00A24171"/>
    <w:rsid w:val="00A24E88"/>
    <w:rsid w:val="00A254D3"/>
    <w:rsid w:val="00A27491"/>
    <w:rsid w:val="00A279BE"/>
    <w:rsid w:val="00A30A33"/>
    <w:rsid w:val="00A30B23"/>
    <w:rsid w:val="00A30CFC"/>
    <w:rsid w:val="00A30F17"/>
    <w:rsid w:val="00A3118F"/>
    <w:rsid w:val="00A3150C"/>
    <w:rsid w:val="00A3165E"/>
    <w:rsid w:val="00A31ACD"/>
    <w:rsid w:val="00A32B5C"/>
    <w:rsid w:val="00A33430"/>
    <w:rsid w:val="00A344AE"/>
    <w:rsid w:val="00A352F3"/>
    <w:rsid w:val="00A35A16"/>
    <w:rsid w:val="00A35A4A"/>
    <w:rsid w:val="00A36799"/>
    <w:rsid w:val="00A36CF2"/>
    <w:rsid w:val="00A377E6"/>
    <w:rsid w:val="00A378C6"/>
    <w:rsid w:val="00A4026E"/>
    <w:rsid w:val="00A40600"/>
    <w:rsid w:val="00A40D27"/>
    <w:rsid w:val="00A40E1C"/>
    <w:rsid w:val="00A40FE0"/>
    <w:rsid w:val="00A41BD2"/>
    <w:rsid w:val="00A41C8B"/>
    <w:rsid w:val="00A42DED"/>
    <w:rsid w:val="00A4417A"/>
    <w:rsid w:val="00A4586A"/>
    <w:rsid w:val="00A47794"/>
    <w:rsid w:val="00A47BAC"/>
    <w:rsid w:val="00A508D9"/>
    <w:rsid w:val="00A515D5"/>
    <w:rsid w:val="00A51BCB"/>
    <w:rsid w:val="00A525AF"/>
    <w:rsid w:val="00A52BA4"/>
    <w:rsid w:val="00A5355D"/>
    <w:rsid w:val="00A53BD6"/>
    <w:rsid w:val="00A54524"/>
    <w:rsid w:val="00A54966"/>
    <w:rsid w:val="00A54E7D"/>
    <w:rsid w:val="00A559AC"/>
    <w:rsid w:val="00A55D21"/>
    <w:rsid w:val="00A57760"/>
    <w:rsid w:val="00A577CA"/>
    <w:rsid w:val="00A60000"/>
    <w:rsid w:val="00A60392"/>
    <w:rsid w:val="00A61585"/>
    <w:rsid w:val="00A62E47"/>
    <w:rsid w:val="00A6360B"/>
    <w:rsid w:val="00A63DEA"/>
    <w:rsid w:val="00A644CD"/>
    <w:rsid w:val="00A649C8"/>
    <w:rsid w:val="00A6523F"/>
    <w:rsid w:val="00A7043C"/>
    <w:rsid w:val="00A70490"/>
    <w:rsid w:val="00A7076D"/>
    <w:rsid w:val="00A70C18"/>
    <w:rsid w:val="00A71154"/>
    <w:rsid w:val="00A7123C"/>
    <w:rsid w:val="00A712B7"/>
    <w:rsid w:val="00A71EDD"/>
    <w:rsid w:val="00A7272B"/>
    <w:rsid w:val="00A73B6E"/>
    <w:rsid w:val="00A744AD"/>
    <w:rsid w:val="00A744D1"/>
    <w:rsid w:val="00A7562B"/>
    <w:rsid w:val="00A76C7D"/>
    <w:rsid w:val="00A772FF"/>
    <w:rsid w:val="00A7787D"/>
    <w:rsid w:val="00A8024E"/>
    <w:rsid w:val="00A802AC"/>
    <w:rsid w:val="00A80304"/>
    <w:rsid w:val="00A804CC"/>
    <w:rsid w:val="00A80B4B"/>
    <w:rsid w:val="00A80C01"/>
    <w:rsid w:val="00A81950"/>
    <w:rsid w:val="00A81EF3"/>
    <w:rsid w:val="00A82A28"/>
    <w:rsid w:val="00A82CBB"/>
    <w:rsid w:val="00A82D9C"/>
    <w:rsid w:val="00A831FF"/>
    <w:rsid w:val="00A835A4"/>
    <w:rsid w:val="00A83B15"/>
    <w:rsid w:val="00A83B3A"/>
    <w:rsid w:val="00A84154"/>
    <w:rsid w:val="00A84817"/>
    <w:rsid w:val="00A850A3"/>
    <w:rsid w:val="00A852B9"/>
    <w:rsid w:val="00A8546E"/>
    <w:rsid w:val="00A8588E"/>
    <w:rsid w:val="00A85A1B"/>
    <w:rsid w:val="00A85DEB"/>
    <w:rsid w:val="00A8612F"/>
    <w:rsid w:val="00A86259"/>
    <w:rsid w:val="00A87B03"/>
    <w:rsid w:val="00A87F33"/>
    <w:rsid w:val="00A901A9"/>
    <w:rsid w:val="00A916B6"/>
    <w:rsid w:val="00A9183A"/>
    <w:rsid w:val="00A918D1"/>
    <w:rsid w:val="00A91C5B"/>
    <w:rsid w:val="00A925B3"/>
    <w:rsid w:val="00A925B7"/>
    <w:rsid w:val="00A951ED"/>
    <w:rsid w:val="00A95821"/>
    <w:rsid w:val="00A95C3E"/>
    <w:rsid w:val="00A97A3A"/>
    <w:rsid w:val="00A97E08"/>
    <w:rsid w:val="00AA09FF"/>
    <w:rsid w:val="00AA0E17"/>
    <w:rsid w:val="00AA1B63"/>
    <w:rsid w:val="00AA1D21"/>
    <w:rsid w:val="00AA2CCE"/>
    <w:rsid w:val="00AA327D"/>
    <w:rsid w:val="00AA4DB0"/>
    <w:rsid w:val="00AA6445"/>
    <w:rsid w:val="00AA71EB"/>
    <w:rsid w:val="00AA7644"/>
    <w:rsid w:val="00AA77F7"/>
    <w:rsid w:val="00AA7D1A"/>
    <w:rsid w:val="00AA7FFC"/>
    <w:rsid w:val="00AB00EA"/>
    <w:rsid w:val="00AB0184"/>
    <w:rsid w:val="00AB0673"/>
    <w:rsid w:val="00AB0863"/>
    <w:rsid w:val="00AB096E"/>
    <w:rsid w:val="00AB1626"/>
    <w:rsid w:val="00AB1D58"/>
    <w:rsid w:val="00AB1DA2"/>
    <w:rsid w:val="00AB2A6B"/>
    <w:rsid w:val="00AB422D"/>
    <w:rsid w:val="00AB483C"/>
    <w:rsid w:val="00AB4A3C"/>
    <w:rsid w:val="00AB4BDD"/>
    <w:rsid w:val="00AB4F92"/>
    <w:rsid w:val="00AB5C6F"/>
    <w:rsid w:val="00AB5DCF"/>
    <w:rsid w:val="00AB5DE9"/>
    <w:rsid w:val="00AB6295"/>
    <w:rsid w:val="00AB6C48"/>
    <w:rsid w:val="00AC18D1"/>
    <w:rsid w:val="00AC1B81"/>
    <w:rsid w:val="00AC233C"/>
    <w:rsid w:val="00AC4C0F"/>
    <w:rsid w:val="00AC5452"/>
    <w:rsid w:val="00AC5B31"/>
    <w:rsid w:val="00AC5C63"/>
    <w:rsid w:val="00AC702F"/>
    <w:rsid w:val="00AC736A"/>
    <w:rsid w:val="00AC7538"/>
    <w:rsid w:val="00AC7692"/>
    <w:rsid w:val="00AC793B"/>
    <w:rsid w:val="00AC7B04"/>
    <w:rsid w:val="00AD05AE"/>
    <w:rsid w:val="00AD0911"/>
    <w:rsid w:val="00AD0BFA"/>
    <w:rsid w:val="00AD0E49"/>
    <w:rsid w:val="00AD1369"/>
    <w:rsid w:val="00AD1E38"/>
    <w:rsid w:val="00AD407A"/>
    <w:rsid w:val="00AD4426"/>
    <w:rsid w:val="00AD4470"/>
    <w:rsid w:val="00AD44BA"/>
    <w:rsid w:val="00AD4AC4"/>
    <w:rsid w:val="00AD5C02"/>
    <w:rsid w:val="00AD7CA8"/>
    <w:rsid w:val="00AD7E20"/>
    <w:rsid w:val="00AE050B"/>
    <w:rsid w:val="00AE184F"/>
    <w:rsid w:val="00AE1EC5"/>
    <w:rsid w:val="00AE237F"/>
    <w:rsid w:val="00AE2F9D"/>
    <w:rsid w:val="00AE3673"/>
    <w:rsid w:val="00AE3675"/>
    <w:rsid w:val="00AE3A72"/>
    <w:rsid w:val="00AE3AD7"/>
    <w:rsid w:val="00AE634E"/>
    <w:rsid w:val="00AE6CF5"/>
    <w:rsid w:val="00AE6EE4"/>
    <w:rsid w:val="00AE7284"/>
    <w:rsid w:val="00AE763E"/>
    <w:rsid w:val="00AF02E0"/>
    <w:rsid w:val="00AF054C"/>
    <w:rsid w:val="00AF0A1B"/>
    <w:rsid w:val="00AF0DE8"/>
    <w:rsid w:val="00AF1FF4"/>
    <w:rsid w:val="00AF23A5"/>
    <w:rsid w:val="00AF24F1"/>
    <w:rsid w:val="00AF29C7"/>
    <w:rsid w:val="00AF2E58"/>
    <w:rsid w:val="00AF3151"/>
    <w:rsid w:val="00AF31AC"/>
    <w:rsid w:val="00AF3F6B"/>
    <w:rsid w:val="00AF46CB"/>
    <w:rsid w:val="00AF4C9D"/>
    <w:rsid w:val="00AF4FA3"/>
    <w:rsid w:val="00AF515A"/>
    <w:rsid w:val="00AF59CD"/>
    <w:rsid w:val="00AF5BA8"/>
    <w:rsid w:val="00AF6A72"/>
    <w:rsid w:val="00AF6B05"/>
    <w:rsid w:val="00AF6C77"/>
    <w:rsid w:val="00AF779F"/>
    <w:rsid w:val="00AF7A33"/>
    <w:rsid w:val="00B00D04"/>
    <w:rsid w:val="00B00D56"/>
    <w:rsid w:val="00B01231"/>
    <w:rsid w:val="00B01758"/>
    <w:rsid w:val="00B01C45"/>
    <w:rsid w:val="00B02283"/>
    <w:rsid w:val="00B028AA"/>
    <w:rsid w:val="00B03662"/>
    <w:rsid w:val="00B03913"/>
    <w:rsid w:val="00B04785"/>
    <w:rsid w:val="00B05B0F"/>
    <w:rsid w:val="00B06018"/>
    <w:rsid w:val="00B06741"/>
    <w:rsid w:val="00B11374"/>
    <w:rsid w:val="00B115CD"/>
    <w:rsid w:val="00B124F5"/>
    <w:rsid w:val="00B13225"/>
    <w:rsid w:val="00B14C03"/>
    <w:rsid w:val="00B14EE7"/>
    <w:rsid w:val="00B15083"/>
    <w:rsid w:val="00B1567B"/>
    <w:rsid w:val="00B178E3"/>
    <w:rsid w:val="00B17CFE"/>
    <w:rsid w:val="00B17D26"/>
    <w:rsid w:val="00B2039B"/>
    <w:rsid w:val="00B2183C"/>
    <w:rsid w:val="00B22BBA"/>
    <w:rsid w:val="00B23828"/>
    <w:rsid w:val="00B2394A"/>
    <w:rsid w:val="00B23C22"/>
    <w:rsid w:val="00B23D58"/>
    <w:rsid w:val="00B245D3"/>
    <w:rsid w:val="00B2468E"/>
    <w:rsid w:val="00B25CC1"/>
    <w:rsid w:val="00B264B7"/>
    <w:rsid w:val="00B26670"/>
    <w:rsid w:val="00B26B5D"/>
    <w:rsid w:val="00B26DDB"/>
    <w:rsid w:val="00B273A6"/>
    <w:rsid w:val="00B302F8"/>
    <w:rsid w:val="00B30854"/>
    <w:rsid w:val="00B32A23"/>
    <w:rsid w:val="00B32A78"/>
    <w:rsid w:val="00B32AF6"/>
    <w:rsid w:val="00B332AD"/>
    <w:rsid w:val="00B334A9"/>
    <w:rsid w:val="00B33AA9"/>
    <w:rsid w:val="00B34051"/>
    <w:rsid w:val="00B34370"/>
    <w:rsid w:val="00B34B8C"/>
    <w:rsid w:val="00B35145"/>
    <w:rsid w:val="00B367A0"/>
    <w:rsid w:val="00B36D5F"/>
    <w:rsid w:val="00B37DE6"/>
    <w:rsid w:val="00B37E70"/>
    <w:rsid w:val="00B40F98"/>
    <w:rsid w:val="00B413EA"/>
    <w:rsid w:val="00B41C29"/>
    <w:rsid w:val="00B41D2F"/>
    <w:rsid w:val="00B42C1A"/>
    <w:rsid w:val="00B439DB"/>
    <w:rsid w:val="00B4400C"/>
    <w:rsid w:val="00B45709"/>
    <w:rsid w:val="00B45979"/>
    <w:rsid w:val="00B4609E"/>
    <w:rsid w:val="00B4660E"/>
    <w:rsid w:val="00B46E42"/>
    <w:rsid w:val="00B4744A"/>
    <w:rsid w:val="00B50BD3"/>
    <w:rsid w:val="00B50C94"/>
    <w:rsid w:val="00B51BD1"/>
    <w:rsid w:val="00B520D1"/>
    <w:rsid w:val="00B52B28"/>
    <w:rsid w:val="00B53D85"/>
    <w:rsid w:val="00B54C5A"/>
    <w:rsid w:val="00B55469"/>
    <w:rsid w:val="00B555A3"/>
    <w:rsid w:val="00B5609F"/>
    <w:rsid w:val="00B571E9"/>
    <w:rsid w:val="00B5766D"/>
    <w:rsid w:val="00B5770D"/>
    <w:rsid w:val="00B60DB4"/>
    <w:rsid w:val="00B61169"/>
    <w:rsid w:val="00B614D0"/>
    <w:rsid w:val="00B62D99"/>
    <w:rsid w:val="00B63730"/>
    <w:rsid w:val="00B63DB7"/>
    <w:rsid w:val="00B64C42"/>
    <w:rsid w:val="00B656A4"/>
    <w:rsid w:val="00B6587C"/>
    <w:rsid w:val="00B6617A"/>
    <w:rsid w:val="00B66B7F"/>
    <w:rsid w:val="00B6730D"/>
    <w:rsid w:val="00B7187D"/>
    <w:rsid w:val="00B718F6"/>
    <w:rsid w:val="00B7362C"/>
    <w:rsid w:val="00B73CD0"/>
    <w:rsid w:val="00B749B0"/>
    <w:rsid w:val="00B749B2"/>
    <w:rsid w:val="00B74DBD"/>
    <w:rsid w:val="00B74F73"/>
    <w:rsid w:val="00B76D17"/>
    <w:rsid w:val="00B811E3"/>
    <w:rsid w:val="00B81A91"/>
    <w:rsid w:val="00B82A59"/>
    <w:rsid w:val="00B82EEB"/>
    <w:rsid w:val="00B82F22"/>
    <w:rsid w:val="00B84FF2"/>
    <w:rsid w:val="00B8519E"/>
    <w:rsid w:val="00B85558"/>
    <w:rsid w:val="00B856D8"/>
    <w:rsid w:val="00B86534"/>
    <w:rsid w:val="00B87961"/>
    <w:rsid w:val="00B91E17"/>
    <w:rsid w:val="00B91E6F"/>
    <w:rsid w:val="00B94ADB"/>
    <w:rsid w:val="00B95591"/>
    <w:rsid w:val="00B95A31"/>
    <w:rsid w:val="00B961EE"/>
    <w:rsid w:val="00B963C8"/>
    <w:rsid w:val="00B963CB"/>
    <w:rsid w:val="00B9700D"/>
    <w:rsid w:val="00B97637"/>
    <w:rsid w:val="00B97A6C"/>
    <w:rsid w:val="00B97EB2"/>
    <w:rsid w:val="00B97FF5"/>
    <w:rsid w:val="00BA0633"/>
    <w:rsid w:val="00BA06DD"/>
    <w:rsid w:val="00BA1598"/>
    <w:rsid w:val="00BA15FD"/>
    <w:rsid w:val="00BA188D"/>
    <w:rsid w:val="00BA236F"/>
    <w:rsid w:val="00BA29B2"/>
    <w:rsid w:val="00BA2CE4"/>
    <w:rsid w:val="00BA3CBB"/>
    <w:rsid w:val="00BA3F69"/>
    <w:rsid w:val="00BA4EC3"/>
    <w:rsid w:val="00BA5FC1"/>
    <w:rsid w:val="00BA631D"/>
    <w:rsid w:val="00BA67A3"/>
    <w:rsid w:val="00BA7306"/>
    <w:rsid w:val="00BB0B9F"/>
    <w:rsid w:val="00BB1202"/>
    <w:rsid w:val="00BB1BDB"/>
    <w:rsid w:val="00BB21A6"/>
    <w:rsid w:val="00BB2251"/>
    <w:rsid w:val="00BB2B5F"/>
    <w:rsid w:val="00BB35E2"/>
    <w:rsid w:val="00BB458A"/>
    <w:rsid w:val="00BB464B"/>
    <w:rsid w:val="00BB468E"/>
    <w:rsid w:val="00BB745B"/>
    <w:rsid w:val="00BC061E"/>
    <w:rsid w:val="00BC0902"/>
    <w:rsid w:val="00BC0BBC"/>
    <w:rsid w:val="00BC15E0"/>
    <w:rsid w:val="00BC2D82"/>
    <w:rsid w:val="00BC58F5"/>
    <w:rsid w:val="00BC5E04"/>
    <w:rsid w:val="00BC6242"/>
    <w:rsid w:val="00BD0054"/>
    <w:rsid w:val="00BD0CD1"/>
    <w:rsid w:val="00BD15BB"/>
    <w:rsid w:val="00BD25EC"/>
    <w:rsid w:val="00BD2792"/>
    <w:rsid w:val="00BD2B38"/>
    <w:rsid w:val="00BD2F5E"/>
    <w:rsid w:val="00BD2F7A"/>
    <w:rsid w:val="00BD4685"/>
    <w:rsid w:val="00BD4EE4"/>
    <w:rsid w:val="00BD62B8"/>
    <w:rsid w:val="00BD6C3E"/>
    <w:rsid w:val="00BD71BF"/>
    <w:rsid w:val="00BD7F9B"/>
    <w:rsid w:val="00BE08D9"/>
    <w:rsid w:val="00BE090A"/>
    <w:rsid w:val="00BE1156"/>
    <w:rsid w:val="00BE2299"/>
    <w:rsid w:val="00BE2750"/>
    <w:rsid w:val="00BE2E53"/>
    <w:rsid w:val="00BE2F8A"/>
    <w:rsid w:val="00BE3898"/>
    <w:rsid w:val="00BE3DC4"/>
    <w:rsid w:val="00BE5E11"/>
    <w:rsid w:val="00BE632C"/>
    <w:rsid w:val="00BE6A70"/>
    <w:rsid w:val="00BE6B79"/>
    <w:rsid w:val="00BE6FDB"/>
    <w:rsid w:val="00BF1509"/>
    <w:rsid w:val="00BF2E46"/>
    <w:rsid w:val="00BF3168"/>
    <w:rsid w:val="00BF31A1"/>
    <w:rsid w:val="00BF33A4"/>
    <w:rsid w:val="00BF367D"/>
    <w:rsid w:val="00BF37E9"/>
    <w:rsid w:val="00BF3818"/>
    <w:rsid w:val="00BF45FE"/>
    <w:rsid w:val="00BF47A2"/>
    <w:rsid w:val="00BF4EB8"/>
    <w:rsid w:val="00BF5642"/>
    <w:rsid w:val="00BF5A22"/>
    <w:rsid w:val="00BF5BA4"/>
    <w:rsid w:val="00BF6549"/>
    <w:rsid w:val="00BF68EA"/>
    <w:rsid w:val="00BF6AFA"/>
    <w:rsid w:val="00BF7EDD"/>
    <w:rsid w:val="00C04F48"/>
    <w:rsid w:val="00C05A8E"/>
    <w:rsid w:val="00C05BEC"/>
    <w:rsid w:val="00C06426"/>
    <w:rsid w:val="00C06A7C"/>
    <w:rsid w:val="00C07836"/>
    <w:rsid w:val="00C07EE5"/>
    <w:rsid w:val="00C1108C"/>
    <w:rsid w:val="00C12893"/>
    <w:rsid w:val="00C12EAF"/>
    <w:rsid w:val="00C158C6"/>
    <w:rsid w:val="00C15C1F"/>
    <w:rsid w:val="00C163C1"/>
    <w:rsid w:val="00C16D98"/>
    <w:rsid w:val="00C20DFD"/>
    <w:rsid w:val="00C213E7"/>
    <w:rsid w:val="00C2288D"/>
    <w:rsid w:val="00C22D1D"/>
    <w:rsid w:val="00C23DCA"/>
    <w:rsid w:val="00C243FE"/>
    <w:rsid w:val="00C245CB"/>
    <w:rsid w:val="00C246A4"/>
    <w:rsid w:val="00C24A06"/>
    <w:rsid w:val="00C24FB5"/>
    <w:rsid w:val="00C2583D"/>
    <w:rsid w:val="00C26F48"/>
    <w:rsid w:val="00C275ED"/>
    <w:rsid w:val="00C27BD7"/>
    <w:rsid w:val="00C27D86"/>
    <w:rsid w:val="00C27E3E"/>
    <w:rsid w:val="00C30771"/>
    <w:rsid w:val="00C31403"/>
    <w:rsid w:val="00C31B94"/>
    <w:rsid w:val="00C31E3F"/>
    <w:rsid w:val="00C332B6"/>
    <w:rsid w:val="00C33AD5"/>
    <w:rsid w:val="00C34599"/>
    <w:rsid w:val="00C346D0"/>
    <w:rsid w:val="00C34EBA"/>
    <w:rsid w:val="00C357AD"/>
    <w:rsid w:val="00C35CFE"/>
    <w:rsid w:val="00C36344"/>
    <w:rsid w:val="00C36F02"/>
    <w:rsid w:val="00C377BD"/>
    <w:rsid w:val="00C40014"/>
    <w:rsid w:val="00C40684"/>
    <w:rsid w:val="00C40A71"/>
    <w:rsid w:val="00C40DBF"/>
    <w:rsid w:val="00C4145F"/>
    <w:rsid w:val="00C42063"/>
    <w:rsid w:val="00C4221E"/>
    <w:rsid w:val="00C449CB"/>
    <w:rsid w:val="00C44CFE"/>
    <w:rsid w:val="00C45846"/>
    <w:rsid w:val="00C4588F"/>
    <w:rsid w:val="00C463D9"/>
    <w:rsid w:val="00C478BE"/>
    <w:rsid w:val="00C47FFC"/>
    <w:rsid w:val="00C50513"/>
    <w:rsid w:val="00C50DD8"/>
    <w:rsid w:val="00C52AB8"/>
    <w:rsid w:val="00C534B9"/>
    <w:rsid w:val="00C54C69"/>
    <w:rsid w:val="00C571A7"/>
    <w:rsid w:val="00C5778C"/>
    <w:rsid w:val="00C601B8"/>
    <w:rsid w:val="00C60494"/>
    <w:rsid w:val="00C604E7"/>
    <w:rsid w:val="00C61A18"/>
    <w:rsid w:val="00C624E1"/>
    <w:rsid w:val="00C62EC2"/>
    <w:rsid w:val="00C638D7"/>
    <w:rsid w:val="00C63BE2"/>
    <w:rsid w:val="00C64364"/>
    <w:rsid w:val="00C65AFA"/>
    <w:rsid w:val="00C661E3"/>
    <w:rsid w:val="00C665C9"/>
    <w:rsid w:val="00C66968"/>
    <w:rsid w:val="00C66B36"/>
    <w:rsid w:val="00C66D42"/>
    <w:rsid w:val="00C67418"/>
    <w:rsid w:val="00C70ECB"/>
    <w:rsid w:val="00C71109"/>
    <w:rsid w:val="00C711A2"/>
    <w:rsid w:val="00C731E9"/>
    <w:rsid w:val="00C73B8D"/>
    <w:rsid w:val="00C74089"/>
    <w:rsid w:val="00C74625"/>
    <w:rsid w:val="00C74766"/>
    <w:rsid w:val="00C74A30"/>
    <w:rsid w:val="00C750D2"/>
    <w:rsid w:val="00C75471"/>
    <w:rsid w:val="00C75800"/>
    <w:rsid w:val="00C75CA4"/>
    <w:rsid w:val="00C760F4"/>
    <w:rsid w:val="00C7664F"/>
    <w:rsid w:val="00C776AC"/>
    <w:rsid w:val="00C77CA9"/>
    <w:rsid w:val="00C77DFC"/>
    <w:rsid w:val="00C8085F"/>
    <w:rsid w:val="00C80E43"/>
    <w:rsid w:val="00C810C4"/>
    <w:rsid w:val="00C81C57"/>
    <w:rsid w:val="00C82746"/>
    <w:rsid w:val="00C83B08"/>
    <w:rsid w:val="00C8441D"/>
    <w:rsid w:val="00C849A7"/>
    <w:rsid w:val="00C84D86"/>
    <w:rsid w:val="00C84E3C"/>
    <w:rsid w:val="00C852F3"/>
    <w:rsid w:val="00C85B22"/>
    <w:rsid w:val="00C864EF"/>
    <w:rsid w:val="00C86581"/>
    <w:rsid w:val="00C8693A"/>
    <w:rsid w:val="00C869F3"/>
    <w:rsid w:val="00C8725E"/>
    <w:rsid w:val="00C875A6"/>
    <w:rsid w:val="00C92CCA"/>
    <w:rsid w:val="00C92CD6"/>
    <w:rsid w:val="00C93747"/>
    <w:rsid w:val="00C94ECC"/>
    <w:rsid w:val="00C95440"/>
    <w:rsid w:val="00C959C8"/>
    <w:rsid w:val="00C960EA"/>
    <w:rsid w:val="00C962F9"/>
    <w:rsid w:val="00C96D1D"/>
    <w:rsid w:val="00CA0332"/>
    <w:rsid w:val="00CA1182"/>
    <w:rsid w:val="00CA2393"/>
    <w:rsid w:val="00CA288D"/>
    <w:rsid w:val="00CA2D70"/>
    <w:rsid w:val="00CA3827"/>
    <w:rsid w:val="00CA42A3"/>
    <w:rsid w:val="00CA4F75"/>
    <w:rsid w:val="00CA5E93"/>
    <w:rsid w:val="00CA625F"/>
    <w:rsid w:val="00CA6793"/>
    <w:rsid w:val="00CA68A2"/>
    <w:rsid w:val="00CA7358"/>
    <w:rsid w:val="00CB0236"/>
    <w:rsid w:val="00CB09A8"/>
    <w:rsid w:val="00CB0CB6"/>
    <w:rsid w:val="00CB0CF5"/>
    <w:rsid w:val="00CB1259"/>
    <w:rsid w:val="00CB1694"/>
    <w:rsid w:val="00CB1961"/>
    <w:rsid w:val="00CB1C2F"/>
    <w:rsid w:val="00CB2A40"/>
    <w:rsid w:val="00CB4175"/>
    <w:rsid w:val="00CB626B"/>
    <w:rsid w:val="00CB6937"/>
    <w:rsid w:val="00CB70C8"/>
    <w:rsid w:val="00CB7B1B"/>
    <w:rsid w:val="00CC00B9"/>
    <w:rsid w:val="00CC035D"/>
    <w:rsid w:val="00CC14C6"/>
    <w:rsid w:val="00CC1E6D"/>
    <w:rsid w:val="00CC21D4"/>
    <w:rsid w:val="00CC2241"/>
    <w:rsid w:val="00CC2914"/>
    <w:rsid w:val="00CC29DA"/>
    <w:rsid w:val="00CC34D4"/>
    <w:rsid w:val="00CC3922"/>
    <w:rsid w:val="00CC4204"/>
    <w:rsid w:val="00CC440B"/>
    <w:rsid w:val="00CC66FD"/>
    <w:rsid w:val="00CC709B"/>
    <w:rsid w:val="00CC72E8"/>
    <w:rsid w:val="00CD0068"/>
    <w:rsid w:val="00CD0E2B"/>
    <w:rsid w:val="00CD16D2"/>
    <w:rsid w:val="00CD1C13"/>
    <w:rsid w:val="00CD1D0D"/>
    <w:rsid w:val="00CD2320"/>
    <w:rsid w:val="00CD2BB9"/>
    <w:rsid w:val="00CD343B"/>
    <w:rsid w:val="00CD370C"/>
    <w:rsid w:val="00CD3C15"/>
    <w:rsid w:val="00CD41B1"/>
    <w:rsid w:val="00CD4D0D"/>
    <w:rsid w:val="00CD5022"/>
    <w:rsid w:val="00CD542A"/>
    <w:rsid w:val="00CD5700"/>
    <w:rsid w:val="00CD5AF3"/>
    <w:rsid w:val="00CD6224"/>
    <w:rsid w:val="00CD6E0E"/>
    <w:rsid w:val="00CE0611"/>
    <w:rsid w:val="00CE11D8"/>
    <w:rsid w:val="00CE1C2E"/>
    <w:rsid w:val="00CE2105"/>
    <w:rsid w:val="00CE21F3"/>
    <w:rsid w:val="00CE2858"/>
    <w:rsid w:val="00CE3637"/>
    <w:rsid w:val="00CE38AB"/>
    <w:rsid w:val="00CE3AC9"/>
    <w:rsid w:val="00CE3C29"/>
    <w:rsid w:val="00CE59EB"/>
    <w:rsid w:val="00CE6DC7"/>
    <w:rsid w:val="00CE6F08"/>
    <w:rsid w:val="00CE6F1C"/>
    <w:rsid w:val="00CF0362"/>
    <w:rsid w:val="00CF03F9"/>
    <w:rsid w:val="00CF045F"/>
    <w:rsid w:val="00CF077C"/>
    <w:rsid w:val="00CF0BDD"/>
    <w:rsid w:val="00CF1220"/>
    <w:rsid w:val="00CF13C4"/>
    <w:rsid w:val="00CF1816"/>
    <w:rsid w:val="00CF1AC2"/>
    <w:rsid w:val="00CF28B7"/>
    <w:rsid w:val="00CF3636"/>
    <w:rsid w:val="00CF4616"/>
    <w:rsid w:val="00CF4C1A"/>
    <w:rsid w:val="00CF4CCB"/>
    <w:rsid w:val="00CF5D4D"/>
    <w:rsid w:val="00CF6096"/>
    <w:rsid w:val="00CF644B"/>
    <w:rsid w:val="00CF6477"/>
    <w:rsid w:val="00CF7325"/>
    <w:rsid w:val="00D0007E"/>
    <w:rsid w:val="00D01330"/>
    <w:rsid w:val="00D01905"/>
    <w:rsid w:val="00D022A0"/>
    <w:rsid w:val="00D023EA"/>
    <w:rsid w:val="00D02AB3"/>
    <w:rsid w:val="00D02CB2"/>
    <w:rsid w:val="00D0311A"/>
    <w:rsid w:val="00D03829"/>
    <w:rsid w:val="00D03F92"/>
    <w:rsid w:val="00D042B0"/>
    <w:rsid w:val="00D04599"/>
    <w:rsid w:val="00D053D5"/>
    <w:rsid w:val="00D05B1A"/>
    <w:rsid w:val="00D06233"/>
    <w:rsid w:val="00D062E9"/>
    <w:rsid w:val="00D06B91"/>
    <w:rsid w:val="00D077D5"/>
    <w:rsid w:val="00D07AF9"/>
    <w:rsid w:val="00D07C82"/>
    <w:rsid w:val="00D07E07"/>
    <w:rsid w:val="00D109B7"/>
    <w:rsid w:val="00D115EE"/>
    <w:rsid w:val="00D12156"/>
    <w:rsid w:val="00D1278B"/>
    <w:rsid w:val="00D12B86"/>
    <w:rsid w:val="00D14648"/>
    <w:rsid w:val="00D14692"/>
    <w:rsid w:val="00D15162"/>
    <w:rsid w:val="00D17867"/>
    <w:rsid w:val="00D17E66"/>
    <w:rsid w:val="00D17EB6"/>
    <w:rsid w:val="00D20FB6"/>
    <w:rsid w:val="00D21B76"/>
    <w:rsid w:val="00D224DE"/>
    <w:rsid w:val="00D23512"/>
    <w:rsid w:val="00D2368A"/>
    <w:rsid w:val="00D23B50"/>
    <w:rsid w:val="00D23C45"/>
    <w:rsid w:val="00D242C3"/>
    <w:rsid w:val="00D25560"/>
    <w:rsid w:val="00D270DE"/>
    <w:rsid w:val="00D303A7"/>
    <w:rsid w:val="00D30AED"/>
    <w:rsid w:val="00D31091"/>
    <w:rsid w:val="00D3113C"/>
    <w:rsid w:val="00D3130E"/>
    <w:rsid w:val="00D317DC"/>
    <w:rsid w:val="00D32405"/>
    <w:rsid w:val="00D32BC7"/>
    <w:rsid w:val="00D33A0A"/>
    <w:rsid w:val="00D33BBC"/>
    <w:rsid w:val="00D34074"/>
    <w:rsid w:val="00D342C6"/>
    <w:rsid w:val="00D35970"/>
    <w:rsid w:val="00D35A83"/>
    <w:rsid w:val="00D36A70"/>
    <w:rsid w:val="00D3785A"/>
    <w:rsid w:val="00D4081D"/>
    <w:rsid w:val="00D40C6A"/>
    <w:rsid w:val="00D41188"/>
    <w:rsid w:val="00D412B5"/>
    <w:rsid w:val="00D42B0A"/>
    <w:rsid w:val="00D42E83"/>
    <w:rsid w:val="00D43EF1"/>
    <w:rsid w:val="00D46354"/>
    <w:rsid w:val="00D46D7D"/>
    <w:rsid w:val="00D46E88"/>
    <w:rsid w:val="00D47173"/>
    <w:rsid w:val="00D47832"/>
    <w:rsid w:val="00D500AF"/>
    <w:rsid w:val="00D5019C"/>
    <w:rsid w:val="00D50684"/>
    <w:rsid w:val="00D50DF9"/>
    <w:rsid w:val="00D51C96"/>
    <w:rsid w:val="00D532C8"/>
    <w:rsid w:val="00D532E2"/>
    <w:rsid w:val="00D5366B"/>
    <w:rsid w:val="00D544E6"/>
    <w:rsid w:val="00D54ACA"/>
    <w:rsid w:val="00D55281"/>
    <w:rsid w:val="00D5609C"/>
    <w:rsid w:val="00D5782C"/>
    <w:rsid w:val="00D5790D"/>
    <w:rsid w:val="00D6011D"/>
    <w:rsid w:val="00D620C7"/>
    <w:rsid w:val="00D635A0"/>
    <w:rsid w:val="00D638AC"/>
    <w:rsid w:val="00D64BE9"/>
    <w:rsid w:val="00D65853"/>
    <w:rsid w:val="00D660CA"/>
    <w:rsid w:val="00D66916"/>
    <w:rsid w:val="00D66E85"/>
    <w:rsid w:val="00D673C9"/>
    <w:rsid w:val="00D676B8"/>
    <w:rsid w:val="00D677AE"/>
    <w:rsid w:val="00D7005E"/>
    <w:rsid w:val="00D7012D"/>
    <w:rsid w:val="00D709FB"/>
    <w:rsid w:val="00D70F5E"/>
    <w:rsid w:val="00D71504"/>
    <w:rsid w:val="00D72629"/>
    <w:rsid w:val="00D72DE9"/>
    <w:rsid w:val="00D7438F"/>
    <w:rsid w:val="00D75377"/>
    <w:rsid w:val="00D75945"/>
    <w:rsid w:val="00D75D5F"/>
    <w:rsid w:val="00D7688B"/>
    <w:rsid w:val="00D76938"/>
    <w:rsid w:val="00D77B99"/>
    <w:rsid w:val="00D80523"/>
    <w:rsid w:val="00D81565"/>
    <w:rsid w:val="00D817D1"/>
    <w:rsid w:val="00D8294A"/>
    <w:rsid w:val="00D82F05"/>
    <w:rsid w:val="00D83E5A"/>
    <w:rsid w:val="00D84184"/>
    <w:rsid w:val="00D84AC9"/>
    <w:rsid w:val="00D85A84"/>
    <w:rsid w:val="00D85B4A"/>
    <w:rsid w:val="00D863CE"/>
    <w:rsid w:val="00D86F3D"/>
    <w:rsid w:val="00D9029D"/>
    <w:rsid w:val="00D90342"/>
    <w:rsid w:val="00D90EAD"/>
    <w:rsid w:val="00D91901"/>
    <w:rsid w:val="00D91B8B"/>
    <w:rsid w:val="00D92721"/>
    <w:rsid w:val="00D93360"/>
    <w:rsid w:val="00D935F8"/>
    <w:rsid w:val="00D93E5B"/>
    <w:rsid w:val="00D93EE3"/>
    <w:rsid w:val="00D943D0"/>
    <w:rsid w:val="00D946FE"/>
    <w:rsid w:val="00D95FAC"/>
    <w:rsid w:val="00D9669A"/>
    <w:rsid w:val="00D976E4"/>
    <w:rsid w:val="00D97F8C"/>
    <w:rsid w:val="00DA0DEE"/>
    <w:rsid w:val="00DA13A5"/>
    <w:rsid w:val="00DA26F9"/>
    <w:rsid w:val="00DA339B"/>
    <w:rsid w:val="00DA3DD1"/>
    <w:rsid w:val="00DA4565"/>
    <w:rsid w:val="00DA4632"/>
    <w:rsid w:val="00DA4C03"/>
    <w:rsid w:val="00DA524A"/>
    <w:rsid w:val="00DA5B5F"/>
    <w:rsid w:val="00DA5D12"/>
    <w:rsid w:val="00DA7473"/>
    <w:rsid w:val="00DB0120"/>
    <w:rsid w:val="00DB0EF2"/>
    <w:rsid w:val="00DB1B35"/>
    <w:rsid w:val="00DB3782"/>
    <w:rsid w:val="00DB3907"/>
    <w:rsid w:val="00DB3F47"/>
    <w:rsid w:val="00DB59B8"/>
    <w:rsid w:val="00DB5FA1"/>
    <w:rsid w:val="00DB6556"/>
    <w:rsid w:val="00DB76EB"/>
    <w:rsid w:val="00DB7FEE"/>
    <w:rsid w:val="00DC01C4"/>
    <w:rsid w:val="00DC024E"/>
    <w:rsid w:val="00DC0A0F"/>
    <w:rsid w:val="00DC0EB8"/>
    <w:rsid w:val="00DC11FA"/>
    <w:rsid w:val="00DC1210"/>
    <w:rsid w:val="00DC1461"/>
    <w:rsid w:val="00DC1758"/>
    <w:rsid w:val="00DC1F2F"/>
    <w:rsid w:val="00DC2849"/>
    <w:rsid w:val="00DC2ECE"/>
    <w:rsid w:val="00DC3822"/>
    <w:rsid w:val="00DC49C1"/>
    <w:rsid w:val="00DC6525"/>
    <w:rsid w:val="00DC7329"/>
    <w:rsid w:val="00DC77FA"/>
    <w:rsid w:val="00DC7CBB"/>
    <w:rsid w:val="00DD0825"/>
    <w:rsid w:val="00DD0C1F"/>
    <w:rsid w:val="00DD1034"/>
    <w:rsid w:val="00DD14E3"/>
    <w:rsid w:val="00DD1AA5"/>
    <w:rsid w:val="00DD25A2"/>
    <w:rsid w:val="00DD310E"/>
    <w:rsid w:val="00DD4D29"/>
    <w:rsid w:val="00DD5871"/>
    <w:rsid w:val="00DD5C7A"/>
    <w:rsid w:val="00DD5EF9"/>
    <w:rsid w:val="00DD6104"/>
    <w:rsid w:val="00DD6169"/>
    <w:rsid w:val="00DD659F"/>
    <w:rsid w:val="00DE0F98"/>
    <w:rsid w:val="00DE1181"/>
    <w:rsid w:val="00DE1628"/>
    <w:rsid w:val="00DE28B2"/>
    <w:rsid w:val="00DE4D59"/>
    <w:rsid w:val="00DE6444"/>
    <w:rsid w:val="00DE6E16"/>
    <w:rsid w:val="00DE7628"/>
    <w:rsid w:val="00DE7AFB"/>
    <w:rsid w:val="00DF32B3"/>
    <w:rsid w:val="00DF44EF"/>
    <w:rsid w:val="00DF4C2B"/>
    <w:rsid w:val="00DF50EF"/>
    <w:rsid w:val="00DF518B"/>
    <w:rsid w:val="00DF54A6"/>
    <w:rsid w:val="00DF5B65"/>
    <w:rsid w:val="00DF68A3"/>
    <w:rsid w:val="00DF7566"/>
    <w:rsid w:val="00E012EB"/>
    <w:rsid w:val="00E0176C"/>
    <w:rsid w:val="00E03097"/>
    <w:rsid w:val="00E0379A"/>
    <w:rsid w:val="00E042D8"/>
    <w:rsid w:val="00E04C9B"/>
    <w:rsid w:val="00E05230"/>
    <w:rsid w:val="00E05892"/>
    <w:rsid w:val="00E05C4C"/>
    <w:rsid w:val="00E06426"/>
    <w:rsid w:val="00E068FA"/>
    <w:rsid w:val="00E07A72"/>
    <w:rsid w:val="00E121BB"/>
    <w:rsid w:val="00E15784"/>
    <w:rsid w:val="00E1630C"/>
    <w:rsid w:val="00E16CB6"/>
    <w:rsid w:val="00E17266"/>
    <w:rsid w:val="00E1794F"/>
    <w:rsid w:val="00E20BA2"/>
    <w:rsid w:val="00E21067"/>
    <w:rsid w:val="00E21172"/>
    <w:rsid w:val="00E21F05"/>
    <w:rsid w:val="00E21F70"/>
    <w:rsid w:val="00E22074"/>
    <w:rsid w:val="00E2208F"/>
    <w:rsid w:val="00E2343B"/>
    <w:rsid w:val="00E27770"/>
    <w:rsid w:val="00E30289"/>
    <w:rsid w:val="00E305C7"/>
    <w:rsid w:val="00E32180"/>
    <w:rsid w:val="00E3341F"/>
    <w:rsid w:val="00E34A14"/>
    <w:rsid w:val="00E34FE1"/>
    <w:rsid w:val="00E35C1B"/>
    <w:rsid w:val="00E364CA"/>
    <w:rsid w:val="00E370C5"/>
    <w:rsid w:val="00E371E9"/>
    <w:rsid w:val="00E375D3"/>
    <w:rsid w:val="00E37971"/>
    <w:rsid w:val="00E37DF8"/>
    <w:rsid w:val="00E406FF"/>
    <w:rsid w:val="00E40C3B"/>
    <w:rsid w:val="00E40E9E"/>
    <w:rsid w:val="00E41226"/>
    <w:rsid w:val="00E4156C"/>
    <w:rsid w:val="00E41F30"/>
    <w:rsid w:val="00E42001"/>
    <w:rsid w:val="00E420E8"/>
    <w:rsid w:val="00E4212C"/>
    <w:rsid w:val="00E441DB"/>
    <w:rsid w:val="00E44F88"/>
    <w:rsid w:val="00E45023"/>
    <w:rsid w:val="00E470C7"/>
    <w:rsid w:val="00E4710C"/>
    <w:rsid w:val="00E474C0"/>
    <w:rsid w:val="00E477C4"/>
    <w:rsid w:val="00E5031D"/>
    <w:rsid w:val="00E50BCF"/>
    <w:rsid w:val="00E518FF"/>
    <w:rsid w:val="00E51B31"/>
    <w:rsid w:val="00E53424"/>
    <w:rsid w:val="00E53972"/>
    <w:rsid w:val="00E53E79"/>
    <w:rsid w:val="00E54A2F"/>
    <w:rsid w:val="00E55406"/>
    <w:rsid w:val="00E55FDF"/>
    <w:rsid w:val="00E5618C"/>
    <w:rsid w:val="00E56290"/>
    <w:rsid w:val="00E56E04"/>
    <w:rsid w:val="00E57E7C"/>
    <w:rsid w:val="00E57EBD"/>
    <w:rsid w:val="00E57F00"/>
    <w:rsid w:val="00E608FD"/>
    <w:rsid w:val="00E6159F"/>
    <w:rsid w:val="00E620DA"/>
    <w:rsid w:val="00E6295F"/>
    <w:rsid w:val="00E63867"/>
    <w:rsid w:val="00E64B3C"/>
    <w:rsid w:val="00E64B62"/>
    <w:rsid w:val="00E65A24"/>
    <w:rsid w:val="00E66096"/>
    <w:rsid w:val="00E66422"/>
    <w:rsid w:val="00E704F5"/>
    <w:rsid w:val="00E70D25"/>
    <w:rsid w:val="00E70EAB"/>
    <w:rsid w:val="00E713E7"/>
    <w:rsid w:val="00E71AEA"/>
    <w:rsid w:val="00E71F11"/>
    <w:rsid w:val="00E72448"/>
    <w:rsid w:val="00E730B3"/>
    <w:rsid w:val="00E73A3F"/>
    <w:rsid w:val="00E73CCA"/>
    <w:rsid w:val="00E746B2"/>
    <w:rsid w:val="00E7501E"/>
    <w:rsid w:val="00E75043"/>
    <w:rsid w:val="00E7521C"/>
    <w:rsid w:val="00E75688"/>
    <w:rsid w:val="00E76161"/>
    <w:rsid w:val="00E7655D"/>
    <w:rsid w:val="00E77486"/>
    <w:rsid w:val="00E778C1"/>
    <w:rsid w:val="00E779A9"/>
    <w:rsid w:val="00E80104"/>
    <w:rsid w:val="00E81041"/>
    <w:rsid w:val="00E81F0B"/>
    <w:rsid w:val="00E82533"/>
    <w:rsid w:val="00E84100"/>
    <w:rsid w:val="00E84283"/>
    <w:rsid w:val="00E84970"/>
    <w:rsid w:val="00E852D8"/>
    <w:rsid w:val="00E862D3"/>
    <w:rsid w:val="00E8664B"/>
    <w:rsid w:val="00E87512"/>
    <w:rsid w:val="00E87552"/>
    <w:rsid w:val="00E87692"/>
    <w:rsid w:val="00E87D65"/>
    <w:rsid w:val="00E87FE0"/>
    <w:rsid w:val="00E90CFD"/>
    <w:rsid w:val="00E90FBE"/>
    <w:rsid w:val="00E93493"/>
    <w:rsid w:val="00E94923"/>
    <w:rsid w:val="00E94BBA"/>
    <w:rsid w:val="00E94BD2"/>
    <w:rsid w:val="00E95AB0"/>
    <w:rsid w:val="00E95AF5"/>
    <w:rsid w:val="00E96CB2"/>
    <w:rsid w:val="00E9728F"/>
    <w:rsid w:val="00E9772B"/>
    <w:rsid w:val="00E97B8F"/>
    <w:rsid w:val="00E97E9A"/>
    <w:rsid w:val="00EA06C5"/>
    <w:rsid w:val="00EA1EC1"/>
    <w:rsid w:val="00EA1F1F"/>
    <w:rsid w:val="00EA282F"/>
    <w:rsid w:val="00EA3A59"/>
    <w:rsid w:val="00EA518A"/>
    <w:rsid w:val="00EA5748"/>
    <w:rsid w:val="00EA59D0"/>
    <w:rsid w:val="00EA5FF9"/>
    <w:rsid w:val="00EA67FF"/>
    <w:rsid w:val="00EA71DA"/>
    <w:rsid w:val="00EB0B55"/>
    <w:rsid w:val="00EB0BE8"/>
    <w:rsid w:val="00EB1411"/>
    <w:rsid w:val="00EB1563"/>
    <w:rsid w:val="00EB15F9"/>
    <w:rsid w:val="00EB2728"/>
    <w:rsid w:val="00EB3EA8"/>
    <w:rsid w:val="00EB40AC"/>
    <w:rsid w:val="00EB48B1"/>
    <w:rsid w:val="00EB511C"/>
    <w:rsid w:val="00EB5214"/>
    <w:rsid w:val="00EB54B9"/>
    <w:rsid w:val="00EB5F72"/>
    <w:rsid w:val="00EB6F56"/>
    <w:rsid w:val="00EB7732"/>
    <w:rsid w:val="00EB7E2A"/>
    <w:rsid w:val="00EC0459"/>
    <w:rsid w:val="00EC138B"/>
    <w:rsid w:val="00EC14E4"/>
    <w:rsid w:val="00EC1A58"/>
    <w:rsid w:val="00EC1D07"/>
    <w:rsid w:val="00EC250B"/>
    <w:rsid w:val="00EC29FC"/>
    <w:rsid w:val="00EC2F22"/>
    <w:rsid w:val="00EC312A"/>
    <w:rsid w:val="00EC34B3"/>
    <w:rsid w:val="00EC415F"/>
    <w:rsid w:val="00EC4A31"/>
    <w:rsid w:val="00EC4F85"/>
    <w:rsid w:val="00EC5649"/>
    <w:rsid w:val="00EC5DF7"/>
    <w:rsid w:val="00EC6945"/>
    <w:rsid w:val="00EC7810"/>
    <w:rsid w:val="00EC7D3D"/>
    <w:rsid w:val="00ED05D5"/>
    <w:rsid w:val="00ED076C"/>
    <w:rsid w:val="00ED13F7"/>
    <w:rsid w:val="00ED1B72"/>
    <w:rsid w:val="00ED23C4"/>
    <w:rsid w:val="00ED2D95"/>
    <w:rsid w:val="00ED3330"/>
    <w:rsid w:val="00ED342C"/>
    <w:rsid w:val="00ED35D8"/>
    <w:rsid w:val="00ED3654"/>
    <w:rsid w:val="00ED3966"/>
    <w:rsid w:val="00ED3AB8"/>
    <w:rsid w:val="00ED3C11"/>
    <w:rsid w:val="00ED4004"/>
    <w:rsid w:val="00ED4D9A"/>
    <w:rsid w:val="00ED4FEF"/>
    <w:rsid w:val="00ED571D"/>
    <w:rsid w:val="00ED5E73"/>
    <w:rsid w:val="00ED63B2"/>
    <w:rsid w:val="00ED68F3"/>
    <w:rsid w:val="00ED6D37"/>
    <w:rsid w:val="00ED71BB"/>
    <w:rsid w:val="00EE1690"/>
    <w:rsid w:val="00EE3B0F"/>
    <w:rsid w:val="00EE5002"/>
    <w:rsid w:val="00EE5144"/>
    <w:rsid w:val="00EE5776"/>
    <w:rsid w:val="00EE5810"/>
    <w:rsid w:val="00EE5F81"/>
    <w:rsid w:val="00EE6820"/>
    <w:rsid w:val="00EE751C"/>
    <w:rsid w:val="00EE78CE"/>
    <w:rsid w:val="00EE7916"/>
    <w:rsid w:val="00EF0498"/>
    <w:rsid w:val="00EF066B"/>
    <w:rsid w:val="00EF0D69"/>
    <w:rsid w:val="00EF11C8"/>
    <w:rsid w:val="00EF1F97"/>
    <w:rsid w:val="00EF2F86"/>
    <w:rsid w:val="00EF3CC1"/>
    <w:rsid w:val="00EF4D91"/>
    <w:rsid w:val="00EF5DD7"/>
    <w:rsid w:val="00EF6617"/>
    <w:rsid w:val="00EF683A"/>
    <w:rsid w:val="00EF6E0A"/>
    <w:rsid w:val="00EF6E40"/>
    <w:rsid w:val="00F00B67"/>
    <w:rsid w:val="00F00BEF"/>
    <w:rsid w:val="00F02129"/>
    <w:rsid w:val="00F03290"/>
    <w:rsid w:val="00F045DA"/>
    <w:rsid w:val="00F045E6"/>
    <w:rsid w:val="00F04956"/>
    <w:rsid w:val="00F05598"/>
    <w:rsid w:val="00F05E69"/>
    <w:rsid w:val="00F06EDB"/>
    <w:rsid w:val="00F075BE"/>
    <w:rsid w:val="00F07BBA"/>
    <w:rsid w:val="00F10369"/>
    <w:rsid w:val="00F1067B"/>
    <w:rsid w:val="00F10A8D"/>
    <w:rsid w:val="00F11666"/>
    <w:rsid w:val="00F11707"/>
    <w:rsid w:val="00F11BF0"/>
    <w:rsid w:val="00F11E8A"/>
    <w:rsid w:val="00F1243C"/>
    <w:rsid w:val="00F12655"/>
    <w:rsid w:val="00F12CE7"/>
    <w:rsid w:val="00F139AF"/>
    <w:rsid w:val="00F14F4E"/>
    <w:rsid w:val="00F151FA"/>
    <w:rsid w:val="00F16C7B"/>
    <w:rsid w:val="00F17344"/>
    <w:rsid w:val="00F2045A"/>
    <w:rsid w:val="00F2052B"/>
    <w:rsid w:val="00F2162B"/>
    <w:rsid w:val="00F21C0D"/>
    <w:rsid w:val="00F24021"/>
    <w:rsid w:val="00F25A85"/>
    <w:rsid w:val="00F26577"/>
    <w:rsid w:val="00F2670F"/>
    <w:rsid w:val="00F26914"/>
    <w:rsid w:val="00F26C6E"/>
    <w:rsid w:val="00F27817"/>
    <w:rsid w:val="00F30180"/>
    <w:rsid w:val="00F30CA4"/>
    <w:rsid w:val="00F3148B"/>
    <w:rsid w:val="00F3152A"/>
    <w:rsid w:val="00F323D9"/>
    <w:rsid w:val="00F34E61"/>
    <w:rsid w:val="00F3506E"/>
    <w:rsid w:val="00F35F32"/>
    <w:rsid w:val="00F3728B"/>
    <w:rsid w:val="00F37467"/>
    <w:rsid w:val="00F41B08"/>
    <w:rsid w:val="00F41E9F"/>
    <w:rsid w:val="00F4214F"/>
    <w:rsid w:val="00F4386F"/>
    <w:rsid w:val="00F43C5A"/>
    <w:rsid w:val="00F44A55"/>
    <w:rsid w:val="00F45A6D"/>
    <w:rsid w:val="00F45C1F"/>
    <w:rsid w:val="00F45EC9"/>
    <w:rsid w:val="00F46383"/>
    <w:rsid w:val="00F4661C"/>
    <w:rsid w:val="00F4696E"/>
    <w:rsid w:val="00F46AF8"/>
    <w:rsid w:val="00F477E6"/>
    <w:rsid w:val="00F47FFA"/>
    <w:rsid w:val="00F5022B"/>
    <w:rsid w:val="00F50B8D"/>
    <w:rsid w:val="00F50F1A"/>
    <w:rsid w:val="00F51313"/>
    <w:rsid w:val="00F517E5"/>
    <w:rsid w:val="00F535D7"/>
    <w:rsid w:val="00F535F9"/>
    <w:rsid w:val="00F53B83"/>
    <w:rsid w:val="00F5410E"/>
    <w:rsid w:val="00F55869"/>
    <w:rsid w:val="00F55B42"/>
    <w:rsid w:val="00F55D9E"/>
    <w:rsid w:val="00F560C3"/>
    <w:rsid w:val="00F567E5"/>
    <w:rsid w:val="00F568D1"/>
    <w:rsid w:val="00F570A8"/>
    <w:rsid w:val="00F57702"/>
    <w:rsid w:val="00F579F7"/>
    <w:rsid w:val="00F606B5"/>
    <w:rsid w:val="00F60C32"/>
    <w:rsid w:val="00F613E2"/>
    <w:rsid w:val="00F62EFA"/>
    <w:rsid w:val="00F641CD"/>
    <w:rsid w:val="00F6569A"/>
    <w:rsid w:val="00F65B83"/>
    <w:rsid w:val="00F65E33"/>
    <w:rsid w:val="00F66565"/>
    <w:rsid w:val="00F665AA"/>
    <w:rsid w:val="00F66720"/>
    <w:rsid w:val="00F66A10"/>
    <w:rsid w:val="00F705CB"/>
    <w:rsid w:val="00F70BED"/>
    <w:rsid w:val="00F71359"/>
    <w:rsid w:val="00F71BA1"/>
    <w:rsid w:val="00F71EEC"/>
    <w:rsid w:val="00F724F1"/>
    <w:rsid w:val="00F7379F"/>
    <w:rsid w:val="00F753E3"/>
    <w:rsid w:val="00F75567"/>
    <w:rsid w:val="00F76069"/>
    <w:rsid w:val="00F7705C"/>
    <w:rsid w:val="00F80371"/>
    <w:rsid w:val="00F80D62"/>
    <w:rsid w:val="00F81350"/>
    <w:rsid w:val="00F819C0"/>
    <w:rsid w:val="00F82C15"/>
    <w:rsid w:val="00F83207"/>
    <w:rsid w:val="00F8395C"/>
    <w:rsid w:val="00F84340"/>
    <w:rsid w:val="00F853CB"/>
    <w:rsid w:val="00F86214"/>
    <w:rsid w:val="00F863CF"/>
    <w:rsid w:val="00F86560"/>
    <w:rsid w:val="00F86B05"/>
    <w:rsid w:val="00F86D7D"/>
    <w:rsid w:val="00F873B2"/>
    <w:rsid w:val="00F87561"/>
    <w:rsid w:val="00F875B8"/>
    <w:rsid w:val="00F87AC6"/>
    <w:rsid w:val="00F9017A"/>
    <w:rsid w:val="00F90703"/>
    <w:rsid w:val="00F90B47"/>
    <w:rsid w:val="00F9105F"/>
    <w:rsid w:val="00F910B9"/>
    <w:rsid w:val="00F91D92"/>
    <w:rsid w:val="00F92216"/>
    <w:rsid w:val="00F92D92"/>
    <w:rsid w:val="00F932D4"/>
    <w:rsid w:val="00F93C92"/>
    <w:rsid w:val="00F94549"/>
    <w:rsid w:val="00F94B90"/>
    <w:rsid w:val="00F957ED"/>
    <w:rsid w:val="00F97740"/>
    <w:rsid w:val="00FA10B2"/>
    <w:rsid w:val="00FA142F"/>
    <w:rsid w:val="00FA209E"/>
    <w:rsid w:val="00FA2BA7"/>
    <w:rsid w:val="00FA324C"/>
    <w:rsid w:val="00FA3745"/>
    <w:rsid w:val="00FA451B"/>
    <w:rsid w:val="00FA4C94"/>
    <w:rsid w:val="00FA4DE6"/>
    <w:rsid w:val="00FA4F1E"/>
    <w:rsid w:val="00FA4FA7"/>
    <w:rsid w:val="00FA61CE"/>
    <w:rsid w:val="00FA62A6"/>
    <w:rsid w:val="00FA6D89"/>
    <w:rsid w:val="00FA73CA"/>
    <w:rsid w:val="00FA7F61"/>
    <w:rsid w:val="00FB020A"/>
    <w:rsid w:val="00FB0F63"/>
    <w:rsid w:val="00FB16D2"/>
    <w:rsid w:val="00FB2991"/>
    <w:rsid w:val="00FB2EFA"/>
    <w:rsid w:val="00FB3115"/>
    <w:rsid w:val="00FB38C2"/>
    <w:rsid w:val="00FB4228"/>
    <w:rsid w:val="00FB4319"/>
    <w:rsid w:val="00FB4F02"/>
    <w:rsid w:val="00FB56D6"/>
    <w:rsid w:val="00FB6129"/>
    <w:rsid w:val="00FB633B"/>
    <w:rsid w:val="00FB6A2D"/>
    <w:rsid w:val="00FB77D6"/>
    <w:rsid w:val="00FB7B2C"/>
    <w:rsid w:val="00FC0068"/>
    <w:rsid w:val="00FC106F"/>
    <w:rsid w:val="00FC1AD0"/>
    <w:rsid w:val="00FC24B6"/>
    <w:rsid w:val="00FC271B"/>
    <w:rsid w:val="00FC4A36"/>
    <w:rsid w:val="00FC5147"/>
    <w:rsid w:val="00FC6087"/>
    <w:rsid w:val="00FC730F"/>
    <w:rsid w:val="00FC7498"/>
    <w:rsid w:val="00FC7683"/>
    <w:rsid w:val="00FD04FC"/>
    <w:rsid w:val="00FD1F3F"/>
    <w:rsid w:val="00FD2D1B"/>
    <w:rsid w:val="00FD3858"/>
    <w:rsid w:val="00FD39E2"/>
    <w:rsid w:val="00FD4C3A"/>
    <w:rsid w:val="00FD57B4"/>
    <w:rsid w:val="00FE07AA"/>
    <w:rsid w:val="00FE08F1"/>
    <w:rsid w:val="00FE0BDC"/>
    <w:rsid w:val="00FE0FFA"/>
    <w:rsid w:val="00FE12A8"/>
    <w:rsid w:val="00FE1D8C"/>
    <w:rsid w:val="00FE248A"/>
    <w:rsid w:val="00FE2C21"/>
    <w:rsid w:val="00FE310C"/>
    <w:rsid w:val="00FE3216"/>
    <w:rsid w:val="00FE383B"/>
    <w:rsid w:val="00FE5BA2"/>
    <w:rsid w:val="00FE5DEF"/>
    <w:rsid w:val="00FE5F49"/>
    <w:rsid w:val="00FF1838"/>
    <w:rsid w:val="00FF1DB4"/>
    <w:rsid w:val="00FF30CB"/>
    <w:rsid w:val="00FF3F2F"/>
    <w:rsid w:val="00FF41EC"/>
    <w:rsid w:val="00FF446F"/>
    <w:rsid w:val="00FF4D3B"/>
    <w:rsid w:val="00FF4F2D"/>
    <w:rsid w:val="00FF6B65"/>
    <w:rsid w:val="00FF6C8B"/>
    <w:rsid w:val="00FF70BA"/>
    <w:rsid w:val="00FF7500"/>
    <w:rsid w:val="00FF7C5D"/>
    <w:rsid w:val="00FF7F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E558A84"/>
  <w15:docId w15:val="{60E789EA-9C75-458F-80FA-17960FD5A5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6295F"/>
  </w:style>
  <w:style w:type="paragraph" w:styleId="Heading1">
    <w:name w:val="heading 1"/>
    <w:basedOn w:val="Normal"/>
    <w:next w:val="Normal"/>
    <w:link w:val="Heading1Char"/>
    <w:uiPriority w:val="9"/>
    <w:qFormat/>
    <w:rsid w:val="005C5451"/>
    <w:pPr>
      <w:spacing w:line="360" w:lineRule="auto"/>
      <w:jc w:val="center"/>
      <w:outlineLvl w:val="0"/>
    </w:pPr>
    <w:rPr>
      <w:rFonts w:ascii="Times New Roman" w:hAnsi="Times New Roman" w:cs="Times New Roman"/>
      <w:b/>
      <w:bCs/>
      <w:sz w:val="28"/>
      <w:szCs w:val="28"/>
      <w:lang w:val="id-ID"/>
    </w:rPr>
  </w:style>
  <w:style w:type="paragraph" w:styleId="Heading2">
    <w:name w:val="heading 2"/>
    <w:basedOn w:val="Normal"/>
    <w:link w:val="Heading2Char"/>
    <w:uiPriority w:val="9"/>
    <w:unhideWhenUsed/>
    <w:qFormat/>
    <w:rsid w:val="005C5451"/>
    <w:pPr>
      <w:spacing w:after="0" w:line="360" w:lineRule="auto"/>
      <w:outlineLvl w:val="1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228B7"/>
    <w:pPr>
      <w:tabs>
        <w:tab w:val="left" w:pos="1440"/>
      </w:tabs>
      <w:spacing w:after="0" w:line="480" w:lineRule="auto"/>
      <w:outlineLvl w:val="2"/>
    </w:pPr>
    <w:rPr>
      <w:rFonts w:ascii="Times New Roman" w:hAnsi="Times New Roman" w:cs="Times New Roman"/>
      <w:b/>
      <w:bCs/>
      <w:sz w:val="24"/>
      <w:szCs w:val="24"/>
      <w:lang w:val="fi-FI"/>
    </w:rPr>
  </w:style>
  <w:style w:type="paragraph" w:styleId="Heading4">
    <w:name w:val="heading 4"/>
    <w:basedOn w:val="BodyText"/>
    <w:next w:val="Normal"/>
    <w:link w:val="Heading4Char"/>
    <w:uiPriority w:val="9"/>
    <w:unhideWhenUsed/>
    <w:qFormat/>
    <w:rsid w:val="0021751D"/>
    <w:pPr>
      <w:spacing w:line="480" w:lineRule="auto"/>
      <w:ind w:firstLine="142"/>
      <w:jc w:val="both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PARAGRAPH,Heading 2 Char1,Char Char,List Paragraph11"/>
    <w:basedOn w:val="Normal"/>
    <w:link w:val="ListParagraphChar"/>
    <w:uiPriority w:val="34"/>
    <w:qFormat/>
    <w:rsid w:val="00984682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rsid w:val="00F579F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id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F579F7"/>
    <w:rPr>
      <w:rFonts w:ascii="Times New Roman" w:eastAsia="Times New Roman" w:hAnsi="Times New Roman" w:cs="Times New Roman"/>
      <w:kern w:val="0"/>
      <w:sz w:val="24"/>
      <w:szCs w:val="24"/>
      <w:lang w:val="id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5C5451"/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065F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5F12"/>
  </w:style>
  <w:style w:type="paragraph" w:styleId="Footer">
    <w:name w:val="footer"/>
    <w:basedOn w:val="Normal"/>
    <w:link w:val="FooterChar"/>
    <w:uiPriority w:val="99"/>
    <w:unhideWhenUsed/>
    <w:rsid w:val="00065F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5F12"/>
  </w:style>
  <w:style w:type="paragraph" w:styleId="NormalWeb">
    <w:name w:val="Normal (Web)"/>
    <w:basedOn w:val="Normal"/>
    <w:uiPriority w:val="99"/>
    <w:unhideWhenUsed/>
    <w:rsid w:val="00E71F11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71F11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71F11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5C5451"/>
    <w:rPr>
      <w:rFonts w:ascii="Times New Roman" w:hAnsi="Times New Roman" w:cs="Times New Roman"/>
      <w:b/>
      <w:bCs/>
      <w:sz w:val="28"/>
      <w:szCs w:val="28"/>
      <w:lang w:val="id-ID"/>
    </w:rPr>
  </w:style>
  <w:style w:type="paragraph" w:customStyle="1" w:styleId="TableParagraph">
    <w:name w:val="Table Paragraph"/>
    <w:basedOn w:val="Normal"/>
    <w:uiPriority w:val="1"/>
    <w:rsid w:val="004B3F37"/>
    <w:pPr>
      <w:widowControl w:val="0"/>
      <w:autoSpaceDE w:val="0"/>
      <w:autoSpaceDN w:val="0"/>
      <w:spacing w:after="0" w:line="240" w:lineRule="auto"/>
      <w:jc w:val="center"/>
    </w:pPr>
    <w:rPr>
      <w:rFonts w:ascii="Georgia" w:eastAsia="Georgia" w:hAnsi="Georgia" w:cs="Georgia"/>
      <w:kern w:val="0"/>
      <w:lang w:val="id"/>
      <w14:ligatures w14:val="none"/>
    </w:rPr>
  </w:style>
  <w:style w:type="table" w:styleId="TableGrid">
    <w:name w:val="Table Grid"/>
    <w:basedOn w:val="TableNormal"/>
    <w:uiPriority w:val="59"/>
    <w:rsid w:val="00E474C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21">
    <w:name w:val="Plain Table 21"/>
    <w:basedOn w:val="TableNormal"/>
    <w:uiPriority w:val="42"/>
    <w:rsid w:val="0055261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1">
    <w:name w:val="Plain Table 31"/>
    <w:basedOn w:val="TableNormal"/>
    <w:uiPriority w:val="43"/>
    <w:rsid w:val="00BA3CBB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41">
    <w:name w:val="Plain Table 41"/>
    <w:basedOn w:val="TableNormal"/>
    <w:uiPriority w:val="44"/>
    <w:rsid w:val="00BA3CBB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51">
    <w:name w:val="Plain Table 51"/>
    <w:basedOn w:val="TableNormal"/>
    <w:uiPriority w:val="45"/>
    <w:rsid w:val="00BA3CBB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11">
    <w:name w:val="Plain Table 11"/>
    <w:basedOn w:val="TableNormal"/>
    <w:uiPriority w:val="41"/>
    <w:rsid w:val="00180EF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4-Accent21">
    <w:name w:val="Grid Table 4 - Accent 21"/>
    <w:basedOn w:val="TableNormal"/>
    <w:uiPriority w:val="49"/>
    <w:rsid w:val="00180EF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3F4CE3"/>
    <w:pPr>
      <w:spacing w:after="0" w:line="240" w:lineRule="auto"/>
    </w:pPr>
    <w:rPr>
      <w:rFonts w:ascii="Tahoma" w:hAnsi="Tahoma" w:cs="Tahoma"/>
      <w:kern w:val="0"/>
      <w:sz w:val="16"/>
      <w:szCs w:val="16"/>
      <w:lang w:val="en-US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4CE3"/>
    <w:rPr>
      <w:rFonts w:ascii="Tahoma" w:hAnsi="Tahoma" w:cs="Tahoma"/>
      <w:kern w:val="0"/>
      <w:sz w:val="16"/>
      <w:szCs w:val="16"/>
      <w:lang w:val="en-US"/>
      <w14:ligatures w14:val="none"/>
    </w:rPr>
  </w:style>
  <w:style w:type="character" w:customStyle="1" w:styleId="ListParagraphChar">
    <w:name w:val="List Paragraph Char"/>
    <w:aliases w:val="PARAGRAPH Char,Heading 2 Char1 Char,Char Char Char,List Paragraph11 Char"/>
    <w:link w:val="ListParagraph"/>
    <w:uiPriority w:val="34"/>
    <w:qFormat/>
    <w:locked/>
    <w:rsid w:val="003F4CE3"/>
  </w:style>
  <w:style w:type="table" w:customStyle="1" w:styleId="GridTable41">
    <w:name w:val="Grid Table 41"/>
    <w:basedOn w:val="TableNormal"/>
    <w:uiPriority w:val="49"/>
    <w:rsid w:val="0085697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AD0911"/>
    <w:rPr>
      <w:color w:val="666666"/>
    </w:rPr>
  </w:style>
  <w:style w:type="character" w:customStyle="1" w:styleId="Heading3Char">
    <w:name w:val="Heading 3 Char"/>
    <w:basedOn w:val="DefaultParagraphFont"/>
    <w:link w:val="Heading3"/>
    <w:uiPriority w:val="9"/>
    <w:rsid w:val="008228B7"/>
    <w:rPr>
      <w:rFonts w:ascii="Times New Roman" w:hAnsi="Times New Roman" w:cs="Times New Roman"/>
      <w:b/>
      <w:bCs/>
      <w:sz w:val="24"/>
      <w:szCs w:val="24"/>
      <w:lang w:val="fi-FI"/>
    </w:rPr>
  </w:style>
  <w:style w:type="paragraph" w:customStyle="1" w:styleId="Default">
    <w:name w:val="Default"/>
    <w:rsid w:val="0016132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:lang w:val="en-US"/>
      <w14:ligatures w14:val="none"/>
    </w:rPr>
  </w:style>
  <w:style w:type="table" w:customStyle="1" w:styleId="TableGridLight1">
    <w:name w:val="Table Grid Light1"/>
    <w:basedOn w:val="TableNormal"/>
    <w:uiPriority w:val="40"/>
    <w:rsid w:val="00C810C4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el">
    <w:name w:val="Tabel"/>
    <w:basedOn w:val="Caption"/>
    <w:link w:val="TabelChar"/>
    <w:rsid w:val="009221B8"/>
    <w:pPr>
      <w:spacing w:line="360" w:lineRule="auto"/>
      <w:ind w:left="1134" w:hanging="1134"/>
    </w:pPr>
    <w:rPr>
      <w:rFonts w:ascii="Times New Roman" w:hAnsi="Times New Roman" w:cs="Times New Roman"/>
      <w:b/>
      <w:bCs/>
      <w:i w:val="0"/>
      <w:iCs w:val="0"/>
      <w:color w:val="auto"/>
      <w:sz w:val="24"/>
      <w:szCs w:val="24"/>
      <w:lang w:val="en-US"/>
    </w:rPr>
  </w:style>
  <w:style w:type="character" w:customStyle="1" w:styleId="TabelChar">
    <w:name w:val="Tabel Char"/>
    <w:basedOn w:val="DefaultParagraphFont"/>
    <w:link w:val="Tabel"/>
    <w:rsid w:val="009221B8"/>
    <w:rPr>
      <w:rFonts w:ascii="Times New Roman" w:hAnsi="Times New Roman" w:cs="Times New Roman"/>
      <w:b/>
      <w:bCs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21B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5C5451"/>
  </w:style>
  <w:style w:type="character" w:customStyle="1" w:styleId="Heading4Char">
    <w:name w:val="Heading 4 Char"/>
    <w:basedOn w:val="DefaultParagraphFont"/>
    <w:link w:val="Heading4"/>
    <w:uiPriority w:val="9"/>
    <w:rsid w:val="0021751D"/>
    <w:rPr>
      <w:rFonts w:ascii="Times New Roman" w:eastAsia="Times New Roman" w:hAnsi="Times New Roman" w:cs="Times New Roman"/>
      <w:b/>
      <w:bCs/>
      <w:kern w:val="0"/>
      <w:sz w:val="24"/>
      <w:szCs w:val="24"/>
      <w:lang w:val="id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6562F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562FF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562FF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6562FF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6562FF"/>
    <w:pPr>
      <w:spacing w:after="100" w:line="278" w:lineRule="auto"/>
      <w:ind w:left="960"/>
    </w:pPr>
    <w:rPr>
      <w:rFonts w:eastAsiaTheme="minorEastAsia"/>
      <w:sz w:val="24"/>
      <w:szCs w:val="24"/>
      <w:lang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6562FF"/>
    <w:pPr>
      <w:spacing w:after="100" w:line="278" w:lineRule="auto"/>
      <w:ind w:left="1200"/>
    </w:pPr>
    <w:rPr>
      <w:rFonts w:eastAsiaTheme="minorEastAsia"/>
      <w:sz w:val="24"/>
      <w:szCs w:val="24"/>
      <w:lang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6562FF"/>
    <w:pPr>
      <w:spacing w:after="100" w:line="278" w:lineRule="auto"/>
      <w:ind w:left="1440"/>
    </w:pPr>
    <w:rPr>
      <w:rFonts w:eastAsiaTheme="minorEastAsia"/>
      <w:sz w:val="24"/>
      <w:szCs w:val="24"/>
      <w:lang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6562FF"/>
    <w:pPr>
      <w:spacing w:after="100" w:line="278" w:lineRule="auto"/>
      <w:ind w:left="1680"/>
    </w:pPr>
    <w:rPr>
      <w:rFonts w:eastAsiaTheme="minorEastAsia"/>
      <w:sz w:val="24"/>
      <w:szCs w:val="24"/>
      <w:lang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6562FF"/>
    <w:pPr>
      <w:spacing w:after="100" w:line="278" w:lineRule="auto"/>
      <w:ind w:left="1920"/>
    </w:pPr>
    <w:rPr>
      <w:rFonts w:eastAsiaTheme="minorEastAsia"/>
      <w:sz w:val="24"/>
      <w:szCs w:val="24"/>
      <w:lang w:eastAsia="en-ID"/>
    </w:rPr>
  </w:style>
  <w:style w:type="character" w:customStyle="1" w:styleId="Bodytext1">
    <w:name w:val="Body text|1_"/>
    <w:basedOn w:val="DefaultParagraphFont"/>
    <w:link w:val="Bodytext10"/>
    <w:rsid w:val="00AE763E"/>
    <w:rPr>
      <w:sz w:val="18"/>
      <w:szCs w:val="18"/>
      <w:shd w:val="clear" w:color="auto" w:fill="FFFFFF"/>
    </w:rPr>
  </w:style>
  <w:style w:type="paragraph" w:customStyle="1" w:styleId="Bodytext10">
    <w:name w:val="Body text|1"/>
    <w:basedOn w:val="Normal"/>
    <w:link w:val="Bodytext1"/>
    <w:rsid w:val="00AE763E"/>
    <w:pPr>
      <w:widowControl w:val="0"/>
      <w:shd w:val="clear" w:color="auto" w:fill="FFFFFF"/>
      <w:spacing w:after="0" w:line="480" w:lineRule="auto"/>
      <w:ind w:firstLine="400"/>
    </w:pPr>
    <w:rPr>
      <w:sz w:val="18"/>
      <w:szCs w:val="18"/>
    </w:rPr>
  </w:style>
  <w:style w:type="character" w:customStyle="1" w:styleId="relative">
    <w:name w:val="relative"/>
    <w:basedOn w:val="DefaultParagraphFont"/>
    <w:rsid w:val="00786B0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558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6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6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5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73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9164075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4543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5498285">
              <w:marLeft w:val="-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423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01325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08443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412762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355889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3608886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33187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99627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74185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1395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4545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127291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0781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08161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73502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754831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91026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8855668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9293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35751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8967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449081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995602207">
              <w:marLeft w:val="-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951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3142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15620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347566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8647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402965">
              <w:marLeft w:val="0"/>
              <w:marRight w:val="0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698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7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96143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67176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357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2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97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5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45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4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33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58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683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833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688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27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259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85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173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177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970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289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76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001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176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45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9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26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6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2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50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816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412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627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438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192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889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06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564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27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455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71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96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72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110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53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928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70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019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32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74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756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61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45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691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913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20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478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935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55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2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98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0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91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2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2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8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9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2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23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84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07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000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46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48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07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07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341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965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211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21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54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82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704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034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93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620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678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790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11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428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43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767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977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4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152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792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25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741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859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883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901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579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499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11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932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851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874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05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413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30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35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707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817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808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330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15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970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5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279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131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833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875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578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43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315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236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375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95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04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605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099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42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308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0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1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0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1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320058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330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2597718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133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6584288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0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22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8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962872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210819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327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13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10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137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355116">
              <w:marLeft w:val="0"/>
              <w:marRight w:val="0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314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4989485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8097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65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8425501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244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16486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81415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4120026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627704928">
              <w:marLeft w:val="-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79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81914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38954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388388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747730623">
              <w:marLeft w:val="-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9419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30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73778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773783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837578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323244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626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24925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45462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520326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919051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55119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6947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5862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75473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834850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997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14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1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1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88988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97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579457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971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7344080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440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518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9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54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62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6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4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4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93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5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27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06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2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8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3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67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79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1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169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42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92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170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71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52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225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930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32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76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29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30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888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754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791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02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79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210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762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5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216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68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58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36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71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021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660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51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233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715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24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558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343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835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43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11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805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20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71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1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12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07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72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918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39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682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65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941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695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260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24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77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11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278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72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65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69CF98-FE67-4037-8192-8771BE38DA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257</Words>
  <Characters>7170</Characters>
  <Application>Microsoft Office Word</Application>
  <DocSecurity>6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h nabila</dc:creator>
  <cp:lastModifiedBy>hp</cp:lastModifiedBy>
  <cp:revision>2</cp:revision>
  <cp:lastPrinted>2026-01-12T03:19:00Z</cp:lastPrinted>
  <dcterms:created xsi:type="dcterms:W3CDTF">2026-01-23T01:42:00Z</dcterms:created>
  <dcterms:modified xsi:type="dcterms:W3CDTF">2026-01-23T01:42:00Z</dcterms:modified>
</cp:coreProperties>
</file>